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6C8A" w:rsidRPr="00D04354" w:rsidRDefault="008C26A1" w:rsidP="00D04354">
      <w:pPr>
        <w:spacing w:line="360" w:lineRule="auto"/>
        <w:jc w:val="both"/>
        <w:rPr>
          <w:sz w:val="20"/>
          <w:szCs w:val="22"/>
        </w:rPr>
      </w:pPr>
      <w:r w:rsidRPr="00D04354">
        <w:rPr>
          <w:b/>
          <w:sz w:val="20"/>
          <w:szCs w:val="22"/>
        </w:rPr>
        <w:t>Supplementary</w:t>
      </w:r>
      <w:r w:rsidR="0065753B">
        <w:rPr>
          <w:b/>
          <w:sz w:val="20"/>
          <w:szCs w:val="22"/>
        </w:rPr>
        <w:t xml:space="preserve"> </w:t>
      </w:r>
      <w:r w:rsidRPr="00D04354">
        <w:rPr>
          <w:b/>
          <w:sz w:val="20"/>
          <w:szCs w:val="22"/>
        </w:rPr>
        <w:t>TEXT</w:t>
      </w:r>
      <w:r w:rsidR="0065753B">
        <w:rPr>
          <w:b/>
          <w:sz w:val="20"/>
          <w:szCs w:val="22"/>
        </w:rPr>
        <w:t xml:space="preserve"> </w:t>
      </w:r>
      <w:r w:rsidRPr="00D04354">
        <w:rPr>
          <w:b/>
          <w:sz w:val="20"/>
          <w:szCs w:val="22"/>
        </w:rPr>
        <w:t>T1:</w:t>
      </w:r>
      <w:r w:rsidR="0065753B">
        <w:rPr>
          <w:b/>
          <w:sz w:val="20"/>
          <w:szCs w:val="22"/>
        </w:rPr>
        <w:t xml:space="preserve"> </w:t>
      </w:r>
      <w:r w:rsidR="00496C8A" w:rsidRPr="00D04354">
        <w:rPr>
          <w:sz w:val="20"/>
          <w:szCs w:val="22"/>
        </w:rPr>
        <w:t>Databases</w:t>
      </w:r>
      <w:r w:rsidR="0065753B">
        <w:rPr>
          <w:sz w:val="20"/>
          <w:szCs w:val="22"/>
        </w:rPr>
        <w:t xml:space="preserve"> </w:t>
      </w:r>
      <w:r w:rsidR="00496C8A" w:rsidRPr="00D04354">
        <w:rPr>
          <w:sz w:val="20"/>
          <w:szCs w:val="22"/>
        </w:rPr>
        <w:t>used</w:t>
      </w:r>
      <w:r w:rsidR="0065753B">
        <w:rPr>
          <w:sz w:val="20"/>
          <w:szCs w:val="22"/>
        </w:rPr>
        <w:t xml:space="preserve"> </w:t>
      </w:r>
      <w:r w:rsidR="00496C8A" w:rsidRPr="00D04354">
        <w:rPr>
          <w:sz w:val="20"/>
          <w:szCs w:val="22"/>
        </w:rPr>
        <w:t>in</w:t>
      </w:r>
      <w:r w:rsidR="0065753B">
        <w:rPr>
          <w:sz w:val="20"/>
          <w:szCs w:val="22"/>
        </w:rPr>
        <w:t xml:space="preserve"> </w:t>
      </w:r>
      <w:r w:rsidR="00496C8A" w:rsidRPr="00D04354">
        <w:rPr>
          <w:sz w:val="20"/>
          <w:szCs w:val="22"/>
        </w:rPr>
        <w:t>the</w:t>
      </w:r>
      <w:r w:rsidR="0065753B">
        <w:rPr>
          <w:sz w:val="20"/>
          <w:szCs w:val="22"/>
        </w:rPr>
        <w:t xml:space="preserve"> </w:t>
      </w:r>
      <w:r w:rsidR="00496C8A" w:rsidRPr="00D04354">
        <w:rPr>
          <w:sz w:val="20"/>
          <w:szCs w:val="22"/>
        </w:rPr>
        <w:t>study</w:t>
      </w:r>
      <w:r w:rsidR="00D04354">
        <w:rPr>
          <w:sz w:val="20"/>
          <w:szCs w:val="22"/>
        </w:rPr>
        <w:t>.</w:t>
      </w:r>
    </w:p>
    <w:p w:rsidR="00496C8A" w:rsidRDefault="00496C8A" w:rsidP="00496C8A">
      <w:pPr>
        <w:jc w:val="both"/>
      </w:pPr>
    </w:p>
    <w:tbl>
      <w:tblPr>
        <w:tblStyle w:val="TableGrid"/>
        <w:tblW w:w="0" w:type="auto"/>
        <w:jc w:val="center"/>
        <w:tblLook w:val="04A0"/>
      </w:tblPr>
      <w:tblGrid>
        <w:gridCol w:w="4261"/>
        <w:gridCol w:w="4981"/>
      </w:tblGrid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Maj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source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/reference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HT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nteract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roteins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http://www.ncbi.nlm.nih.gov/pubmed/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high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hroughpu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ata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review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thers)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dentifi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o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odulat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athogenes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odel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HD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http://www.ncbi.nlm.nih.gov/pubmed/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high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hroughpu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ata)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HT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co-express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s</w:t>
            </w:r>
          </w:p>
        </w:tc>
        <w:tc>
          <w:tcPr>
            <w:tcW w:w="0" w:type="auto"/>
            <w:vAlign w:val="center"/>
          </w:tcPr>
          <w:p w:rsidR="00496C8A" w:rsidRPr="00D04354" w:rsidRDefault="008B0EE3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hyperlink r:id="rId5" w:history="1">
              <w:r w:rsidR="00496C8A" w:rsidRPr="00D04354">
                <w:rPr>
                  <w:rStyle w:val="Hyperlink"/>
                  <w:rFonts w:ascii="Arial" w:hAnsi="Arial" w:cs="Arial"/>
                  <w:sz w:val="14"/>
                  <w:szCs w:val="14"/>
                </w:rPr>
                <w:t>http://coxpresdb.jp</w:t>
              </w:r>
            </w:hyperlink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sz w:val="14"/>
                <w:szCs w:val="14"/>
              </w:rPr>
              <w:t>[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hyperlink r:id="rId6" w:history="1">
              <w:r w:rsidR="00344477" w:rsidRPr="00D04354">
                <w:rPr>
                  <w:rStyle w:val="Hyperlink"/>
                  <w:rFonts w:ascii="Arial" w:hAnsi="Arial" w:cs="Arial"/>
                  <w:bCs/>
                  <w:sz w:val="14"/>
                  <w:szCs w:val="14"/>
                </w:rPr>
                <w:t>http://www.GeneFriends.org</w:t>
              </w:r>
            </w:hyperlink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bCs/>
                <w:color w:val="FF0000"/>
                <w:sz w:val="14"/>
                <w:szCs w:val="14"/>
              </w:rPr>
              <w:t>[46,47]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lter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caudat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atients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EBI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rra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xpres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ntr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-AFMX-6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rocess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at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ro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odg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l.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2006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u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o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t.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15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965-977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color w:val="FF0000"/>
                <w:sz w:val="14"/>
                <w:szCs w:val="14"/>
              </w:rPr>
              <w:t>[48]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Polymorph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variation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ha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odulat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g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nset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http://www.ncbi.nlm.nih.gov/pubmed/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review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ainly)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Targe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Valida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Scor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TVS):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ha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ma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b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arget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reatm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ake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ro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Cros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Roa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websit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ublished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04354">
              <w:rPr>
                <w:rFonts w:ascii="Arial" w:hAnsi="Arial" w:cs="Arial"/>
                <w:sz w:val="14"/>
                <w:szCs w:val="14"/>
              </w:rPr>
              <w:t>Kalathur</w:t>
            </w:r>
            <w:proofErr w:type="spellEnd"/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RK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l.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2012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BM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Neurology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12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47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color w:val="FF0000"/>
                <w:sz w:val="14"/>
                <w:szCs w:val="14"/>
              </w:rPr>
              <w:t>[89]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Tissu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specif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xpress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s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t</w:t>
            </w:r>
            <w:r w:rsidRPr="00D04354">
              <w:rPr>
                <w:rFonts w:ascii="Arial" w:hAnsi="Arial" w:cs="Arial"/>
                <w:sz w:val="14"/>
                <w:szCs w:val="14"/>
              </w:rPr>
              <w:t>arget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D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pprov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rug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5D0110" w:rsidRPr="00D04354">
              <w:rPr>
                <w:rFonts w:ascii="Arial" w:hAnsi="Arial" w:cs="Arial"/>
                <w:sz w:val="14"/>
                <w:szCs w:val="14"/>
              </w:rPr>
              <w:t>p</w:t>
            </w:r>
            <w:r w:rsidRPr="00D04354">
              <w:rPr>
                <w:rFonts w:ascii="Arial" w:hAnsi="Arial" w:cs="Arial"/>
                <w:sz w:val="14"/>
                <w:szCs w:val="14"/>
              </w:rPr>
              <w:t>robabl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target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rugs</w:t>
            </w:r>
          </w:p>
        </w:tc>
        <w:tc>
          <w:tcPr>
            <w:tcW w:w="0" w:type="auto"/>
            <w:vAlign w:val="center"/>
          </w:tcPr>
          <w:p w:rsidR="00496C8A" w:rsidRPr="00D04354" w:rsidRDefault="008B0EE3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hyperlink r:id="rId7" w:history="1">
              <w:r w:rsidR="00496C8A" w:rsidRPr="00D04354">
                <w:rPr>
                  <w:rStyle w:val="Hyperlink"/>
                  <w:rFonts w:ascii="Arial" w:hAnsi="Arial" w:cs="Arial"/>
                  <w:sz w:val="14"/>
                  <w:szCs w:val="14"/>
                </w:rPr>
                <w:t>http://www.proteinatlas.org/</w:t>
              </w:r>
            </w:hyperlink>
            <w:r w:rsidR="00496C8A" w:rsidRPr="00D04354">
              <w:rPr>
                <w:rFonts w:ascii="Arial" w:hAnsi="Arial" w:cs="Arial"/>
                <w:sz w:val="14"/>
                <w:szCs w:val="14"/>
              </w:rPr>
              <w:t>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proofErr w:type="spellStart"/>
            <w:r w:rsidR="00496C8A" w:rsidRPr="00D04354">
              <w:rPr>
                <w:rFonts w:ascii="Arial" w:hAnsi="Arial" w:cs="Arial"/>
                <w:sz w:val="14"/>
                <w:szCs w:val="14"/>
              </w:rPr>
              <w:t>Uhlén</w:t>
            </w:r>
            <w:proofErr w:type="spellEnd"/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e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al.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2015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Science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347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496C8A" w:rsidRPr="00D04354">
              <w:rPr>
                <w:rFonts w:ascii="Arial" w:hAnsi="Arial" w:cs="Arial"/>
                <w:sz w:val="14"/>
                <w:szCs w:val="14"/>
              </w:rPr>
              <w:t>1260419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color w:val="FF0000"/>
                <w:sz w:val="14"/>
                <w:szCs w:val="14"/>
              </w:rPr>
              <w:t>[56]</w:t>
            </w: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Enrichm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nalys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a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Biologic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rocess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BP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efin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b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ntolog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GO)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b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Kyoto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Encyclopedia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Genomes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(KEGG)</w:t>
            </w:r>
            <w:r w:rsidR="0065753B">
              <w:rPr>
                <w:rFonts w:ascii="Arial" w:hAnsi="Arial" w:cs="Arial"/>
                <w:bCs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bCs/>
                <w:sz w:val="14"/>
                <w:szCs w:val="14"/>
              </w:rPr>
              <w:t>pathways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GeneCodis3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</w:t>
            </w:r>
            <w:hyperlink r:id="rId8" w:history="1">
              <w:r w:rsidRPr="00D04354">
                <w:rPr>
                  <w:rStyle w:val="Hyperlink"/>
                  <w:rFonts w:ascii="Arial" w:hAnsi="Arial" w:cs="Arial"/>
                  <w:sz w:val="14"/>
                  <w:szCs w:val="14"/>
                </w:rPr>
                <w:t>http://genecodis.dacya.ucm.es/</w:t>
              </w:r>
            </w:hyperlink>
            <w:r w:rsidRPr="00D04354">
              <w:rPr>
                <w:rFonts w:ascii="Arial" w:hAnsi="Arial" w:cs="Arial"/>
                <w:sz w:val="14"/>
                <w:szCs w:val="14"/>
              </w:rPr>
              <w:t>)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proofErr w:type="spellStart"/>
            <w:r w:rsidRPr="00D04354">
              <w:rPr>
                <w:rFonts w:ascii="Arial" w:hAnsi="Arial" w:cs="Arial"/>
                <w:sz w:val="14"/>
                <w:szCs w:val="14"/>
              </w:rPr>
              <w:t>Tabas</w:t>
            </w:r>
            <w:proofErr w:type="spellEnd"/>
            <w:r w:rsidRPr="00D04354">
              <w:rPr>
                <w:rFonts w:ascii="Arial" w:hAnsi="Arial" w:cs="Arial"/>
                <w:sz w:val="14"/>
                <w:szCs w:val="14"/>
              </w:rPr>
              <w:t>-Madri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e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l.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2012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Nucle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Acid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Res.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40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Web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Serve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issue):W478-W483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344477" w:rsidRPr="00D04354">
              <w:rPr>
                <w:rFonts w:ascii="Arial" w:hAnsi="Arial" w:cs="Arial"/>
                <w:color w:val="FF0000"/>
                <w:sz w:val="14"/>
                <w:szCs w:val="14"/>
              </w:rPr>
              <w:t>[55]</w:t>
            </w:r>
          </w:p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496C8A" w:rsidRPr="00D04354" w:rsidTr="00D04354">
        <w:trPr>
          <w:jc w:val="center"/>
        </w:trPr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Ontolog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(GO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escriptor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Biologic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Processes</w:t>
            </w:r>
          </w:p>
        </w:tc>
        <w:tc>
          <w:tcPr>
            <w:tcW w:w="0" w:type="auto"/>
            <w:vAlign w:val="center"/>
          </w:tcPr>
          <w:p w:rsidR="00496C8A" w:rsidRPr="00D04354" w:rsidRDefault="00496C8A" w:rsidP="00D04354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D04354">
              <w:rPr>
                <w:rFonts w:ascii="Arial" w:hAnsi="Arial" w:cs="Arial"/>
                <w:sz w:val="14"/>
                <w:szCs w:val="14"/>
              </w:rPr>
              <w:t>Dat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download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D04354">
              <w:rPr>
                <w:rFonts w:ascii="Arial" w:hAnsi="Arial" w:cs="Arial"/>
                <w:sz w:val="14"/>
                <w:szCs w:val="14"/>
              </w:rPr>
              <w:t>fro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hyperlink r:id="rId9" w:history="1">
              <w:r w:rsidR="00DD7FB5" w:rsidRPr="00D04354">
                <w:rPr>
                  <w:rStyle w:val="Hyperlink"/>
                  <w:rFonts w:ascii="Arial" w:hAnsi="Arial" w:cs="Arial"/>
                  <w:sz w:val="14"/>
                  <w:szCs w:val="14"/>
                </w:rPr>
                <w:t>http://asia.ensembl.org/biomart/martview/</w:t>
              </w:r>
            </w:hyperlink>
            <w:r w:rsidR="00DD7FB5" w:rsidRPr="00D04354">
              <w:rPr>
                <w:rFonts w:ascii="Arial" w:hAnsi="Arial" w:cs="Arial"/>
                <w:sz w:val="14"/>
                <w:szCs w:val="14"/>
              </w:rPr>
              <w:t>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DD7FB5" w:rsidRPr="00D04354">
              <w:rPr>
                <w:rFonts w:ascii="Arial" w:hAnsi="Arial" w:cs="Arial"/>
                <w:sz w:val="14"/>
                <w:szCs w:val="14"/>
              </w:rPr>
              <w:t>access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DD7FB5" w:rsidRPr="00D04354">
              <w:rPr>
                <w:rFonts w:ascii="Arial" w:hAnsi="Arial" w:cs="Arial"/>
                <w:sz w:val="14"/>
                <w:szCs w:val="14"/>
              </w:rPr>
              <w:t>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DD7FB5" w:rsidRPr="00D04354">
              <w:rPr>
                <w:rFonts w:ascii="Arial" w:hAnsi="Arial" w:cs="Arial"/>
                <w:sz w:val="14"/>
                <w:szCs w:val="14"/>
              </w:rPr>
              <w:t>Sep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DD7FB5" w:rsidRPr="00D04354">
              <w:rPr>
                <w:rFonts w:ascii="Arial" w:hAnsi="Arial" w:cs="Arial"/>
                <w:sz w:val="14"/>
                <w:szCs w:val="14"/>
              </w:rPr>
              <w:t>4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="00DD7FB5" w:rsidRPr="00D04354">
              <w:rPr>
                <w:rFonts w:ascii="Arial" w:hAnsi="Arial" w:cs="Arial"/>
                <w:sz w:val="14"/>
                <w:szCs w:val="14"/>
              </w:rPr>
              <w:t>2012</w:t>
            </w:r>
          </w:p>
        </w:tc>
      </w:tr>
    </w:tbl>
    <w:p w:rsidR="00496C8A" w:rsidRDefault="00496C8A" w:rsidP="00496C8A">
      <w:pPr>
        <w:jc w:val="both"/>
      </w:pPr>
    </w:p>
    <w:p w:rsidR="002D7F9C" w:rsidRPr="00A837B1" w:rsidRDefault="00700889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="00473A10" w:rsidRPr="00A837B1">
        <w:rPr>
          <w:b/>
          <w:sz w:val="20"/>
          <w:szCs w:val="20"/>
        </w:rPr>
        <w:t>T</w:t>
      </w:r>
      <w:r w:rsidR="008C26A1" w:rsidRPr="00A837B1">
        <w:rPr>
          <w:b/>
          <w:sz w:val="20"/>
          <w:szCs w:val="20"/>
        </w:rPr>
        <w:t>2</w:t>
      </w:r>
      <w:r w:rsidR="00AB6E36" w:rsidRPr="00A837B1">
        <w:rPr>
          <w:b/>
          <w:sz w:val="20"/>
          <w:szCs w:val="20"/>
        </w:rPr>
        <w:t>:</w:t>
      </w:r>
      <w:r w:rsidR="0065753B" w:rsidRPr="00A837B1">
        <w:rPr>
          <w:sz w:val="20"/>
          <w:szCs w:val="20"/>
        </w:rPr>
        <w:t xml:space="preserve"> </w:t>
      </w:r>
      <w:r w:rsidR="00AB6E36"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AB6E36"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="00AB6E36" w:rsidRPr="00A837B1">
        <w:rPr>
          <w:sz w:val="20"/>
          <w:szCs w:val="20"/>
        </w:rPr>
        <w:t>proteins</w:t>
      </w:r>
      <w:r w:rsidR="003A1E89" w:rsidRPr="00A837B1">
        <w:rPr>
          <w:sz w:val="20"/>
          <w:szCs w:val="20"/>
        </w:rPr>
        <w:t>.</w:t>
      </w:r>
    </w:p>
    <w:p w:rsidR="00AB6E36" w:rsidRPr="00A837B1" w:rsidRDefault="00AB6E36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(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n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Y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Hybr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Y2H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16-18]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affinity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pu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llow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tromet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18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proach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olated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par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trometry</w:t>
      </w:r>
      <w:r w:rsidR="0065753B" w:rsidRPr="00A837B1">
        <w:rPr>
          <w:sz w:val="20"/>
          <w:szCs w:val="20"/>
        </w:rPr>
        <w:t xml:space="preserve"> </w:t>
      </w:r>
      <w:r w:rsidR="004D6D01" w:rsidRPr="00A837B1">
        <w:rPr>
          <w:color w:val="FF0000"/>
          <w:sz w:val="20"/>
          <w:szCs w:val="20"/>
        </w:rPr>
        <w:t>[22]</w:t>
      </w:r>
      <w:r w:rsidR="004D6D01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b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Huntington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Y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Hybrid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HYP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2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color w:val="FF0000"/>
          <w:sz w:val="20"/>
          <w:szCs w:val="20"/>
        </w:rPr>
        <w:t>[16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2H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bje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l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sitive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23]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cessa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stablis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ysic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co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ve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s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om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bsequen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id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stablis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log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ultu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m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im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co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Immuno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Precipitatio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(IP)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amp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e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STR1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mila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2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Goehler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9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arlier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w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fi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nd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r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u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ing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di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2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10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ffin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llow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tromet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13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tra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yp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m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gh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ndom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os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fi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este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~63%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ta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oughp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u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n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temp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stablis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ndom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os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ta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es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v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ge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log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b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80%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48/60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gh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sz w:val="20"/>
          <w:szCs w:val="20"/>
        </w:rPr>
        <w:t>[18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result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llec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5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sign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id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nd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ven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u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oughp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fi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bsequen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ent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20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ou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19-21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blish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ll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28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5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</w:t>
      </w:r>
      <w:proofErr w:type="spellStart"/>
      <w:r w:rsidRPr="00A837B1">
        <w:rPr>
          <w:sz w:val="20"/>
          <w:szCs w:val="20"/>
        </w:rPr>
        <w:t>immunoprecipitation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o-IP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leva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n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term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scrib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bov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7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on-valid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18]</w:t>
      </w:r>
      <w:r w:rsidRPr="00A837B1">
        <w:rPr>
          <w:b/>
          <w:sz w:val="20"/>
          <w:szCs w:val="20"/>
        </w:rPr>
        <w:t>,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68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blish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per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recently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r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ll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19-21]</w:t>
      </w:r>
      <w:r w:rsidRPr="00A837B1">
        <w:rPr>
          <w:sz w:val="20"/>
          <w:szCs w:val="20"/>
        </w:rPr>
        <w:t>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3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sid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KRA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NB2L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fi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IP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-termi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ande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lastRenderedPageBreak/>
        <w:t>polyQ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ng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logic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ng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55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fi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I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ar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ca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trometr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leva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ently</w:t>
      </w:r>
      <w:r w:rsidR="005D0110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Caveolin</w:t>
      </w:r>
      <w:r w:rsidRPr="00A837B1">
        <w:rPr>
          <w:sz w:val="20"/>
          <w:szCs w:val="20"/>
        </w:rPr>
        <w:t>-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AV1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ccumu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olestero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romise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caveolar</w:t>
      </w:r>
      <w:proofErr w:type="spellEnd"/>
      <w:r w:rsidRPr="00A837B1">
        <w:rPr>
          <w:sz w:val="20"/>
          <w:szCs w:val="20"/>
        </w:rPr>
        <w:t>-rel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st-Golgi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ffick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doplasm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ticulum/Golgi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lasm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mbran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CAV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cu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olestero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enotyp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ifican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ay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s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l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velop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lusions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27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Methyl</w:t>
      </w:r>
      <w:r w:rsidRPr="00A837B1">
        <w:rPr>
          <w:sz w:val="20"/>
          <w:szCs w:val="20"/>
        </w:rPr>
        <w:t>-Cp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eCP2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ferential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cle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a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ytoplas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CP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ong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Brain-Derived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Neurotrophic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Fac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BDNF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s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eCP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BDNF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24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CP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x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por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DN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d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ou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n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P1</w:t>
      </w:r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30]</w:t>
      </w:r>
      <w:r w:rsidR="004D6D01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CP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gh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P1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lo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P14L/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ZDHHC1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ir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in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c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milar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P1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a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on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i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interactor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s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week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HTT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DD7FB5" w:rsidRPr="00A837B1">
        <w:rPr>
          <w:color w:val="FF0000"/>
          <w:sz w:val="20"/>
          <w:szCs w:val="20"/>
        </w:rPr>
        <w:t>[31</w:t>
      </w:r>
      <w:r w:rsidR="004D6D01" w:rsidRPr="00A837B1">
        <w:rPr>
          <w:color w:val="FF0000"/>
          <w:sz w:val="20"/>
          <w:szCs w:val="20"/>
        </w:rPr>
        <w:t>,STR2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Hip14L/ZDHHC1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hibit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neuropathological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havio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eatur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cating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4D6D01" w:rsidRPr="00A837B1">
        <w:rPr>
          <w:color w:val="FF0000"/>
          <w:sz w:val="20"/>
          <w:szCs w:val="20"/>
        </w:rPr>
        <w:t>[29]</w:t>
      </w:r>
      <w:r w:rsidRPr="00A837B1">
        <w:rPr>
          <w:b/>
          <w:sz w:val="20"/>
          <w:szCs w:val="20"/>
        </w:rPr>
        <w:t>.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EZR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IK3R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C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b/>
          <w:sz w:val="20"/>
          <w:szCs w:val="20"/>
        </w:rPr>
        <w:t xml:space="preserve"> </w:t>
      </w:r>
      <w:r w:rsidR="00082AE8" w:rsidRPr="00A837B1">
        <w:rPr>
          <w:color w:val="FF0000"/>
          <w:sz w:val="20"/>
          <w:szCs w:val="20"/>
        </w:rPr>
        <w:t>[18]</w:t>
      </w:r>
      <w:r w:rsidR="00082AE8" w:rsidRPr="00A837B1">
        <w:rPr>
          <w:sz w:val="20"/>
          <w:szCs w:val="20"/>
        </w:rPr>
        <w:t>.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Recent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EZR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RAC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Z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C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hanc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PIK3R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hanc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ppress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4D6D01" w:rsidRPr="00A837B1">
        <w:rPr>
          <w:color w:val="FF0000"/>
          <w:sz w:val="20"/>
          <w:szCs w:val="20"/>
        </w:rPr>
        <w:t>[26]</w:t>
      </w:r>
      <w:r w:rsidR="004D6D01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biquilin-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Ubiquilin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apero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el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gradation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s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biquilin-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ough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gressio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disea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c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localiz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biquilin-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cilit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moval</w:t>
      </w:r>
      <w:r w:rsidR="0065753B" w:rsidRPr="00A837B1">
        <w:rPr>
          <w:color w:val="FF0000"/>
          <w:sz w:val="20"/>
          <w:szCs w:val="20"/>
        </w:rPr>
        <w:t xml:space="preserve"> </w:t>
      </w:r>
      <w:r w:rsidR="004D6D01" w:rsidRPr="00A837B1">
        <w:rPr>
          <w:color w:val="FF0000"/>
          <w:sz w:val="20"/>
          <w:szCs w:val="20"/>
        </w:rPr>
        <w:t>[28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b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alogue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sz w:val="20"/>
          <w:szCs w:val="20"/>
        </w:rPr>
        <w:t>361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w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aracteriz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1</w:t>
      </w:r>
      <w:r w:rsidRPr="00A837B1">
        <w:rPr>
          <w:b/>
          <w:sz w:val="20"/>
          <w:szCs w:val="20"/>
        </w:rPr>
        <w:t>.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Whi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par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nuscript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b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00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n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</w:t>
      </w:r>
      <w:r w:rsidR="005D0110" w:rsidRPr="00A837B1">
        <w:rPr>
          <w:sz w:val="20"/>
          <w:szCs w:val="20"/>
        </w:rPr>
        <w:t>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="004D6D01" w:rsidRPr="00A837B1">
        <w:rPr>
          <w:color w:val="FF0000"/>
          <w:sz w:val="20"/>
          <w:szCs w:val="20"/>
        </w:rPr>
        <w:t>[32]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lud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s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nuscript</w:t>
      </w:r>
      <w:r w:rsidRPr="00A837B1">
        <w:rPr>
          <w:b/>
          <w:sz w:val="20"/>
          <w:szCs w:val="20"/>
        </w:rPr>
        <w:t>.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Sixt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m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id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de.</w:t>
      </w:r>
    </w:p>
    <w:p w:rsidR="004D6D01" w:rsidRPr="00A837B1" w:rsidRDefault="004D6D01" w:rsidP="00A837B1">
      <w:pPr>
        <w:spacing w:line="360" w:lineRule="auto"/>
        <w:jc w:val="both"/>
        <w:rPr>
          <w:sz w:val="20"/>
          <w:szCs w:val="20"/>
        </w:rPr>
      </w:pPr>
    </w:p>
    <w:p w:rsidR="008C26A1" w:rsidRPr="00A837B1" w:rsidRDefault="008C26A1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="00473A10" w:rsidRPr="00A837B1">
        <w:rPr>
          <w:b/>
          <w:sz w:val="20"/>
          <w:szCs w:val="20"/>
        </w:rPr>
        <w:t>T</w:t>
      </w:r>
      <w:r w:rsidRPr="00A837B1">
        <w:rPr>
          <w:b/>
          <w:sz w:val="20"/>
          <w:szCs w:val="20"/>
        </w:rPr>
        <w:t>3</w:t>
      </w:r>
      <w:r w:rsidR="00167FE7" w:rsidRPr="00A837B1">
        <w:rPr>
          <w:b/>
          <w:sz w:val="20"/>
          <w:szCs w:val="20"/>
        </w:rPr>
        <w:t>:</w:t>
      </w:r>
      <w:r w:rsidR="0065753B" w:rsidRPr="00A837B1">
        <w:rPr>
          <w:b/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identification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167FE7" w:rsidRPr="00A837B1">
        <w:rPr>
          <w:sz w:val="20"/>
          <w:szCs w:val="20"/>
        </w:rPr>
        <w:t>Modulators</w:t>
      </w:r>
      <w:r w:rsidR="0065753B" w:rsidRPr="00A837B1">
        <w:rPr>
          <w:sz w:val="20"/>
          <w:szCs w:val="20"/>
        </w:rPr>
        <w:t xml:space="preserve"> </w:t>
      </w:r>
      <w:r w:rsidR="00167FE7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167FE7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167FE7" w:rsidRPr="00A837B1">
        <w:rPr>
          <w:sz w:val="20"/>
          <w:szCs w:val="20"/>
        </w:rPr>
        <w:t>pathogenesis</w:t>
      </w:r>
      <w:r w:rsidR="003A1E89" w:rsidRPr="00A837B1">
        <w:rPr>
          <w:b/>
          <w:sz w:val="20"/>
          <w:szCs w:val="20"/>
        </w:rPr>
        <w:t>.</w:t>
      </w:r>
    </w:p>
    <w:p w:rsidR="00AB6E36" w:rsidRPr="00A837B1" w:rsidRDefault="00AB6E36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Seve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m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im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tiliz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o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y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ff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/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lu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proofErr w:type="spellStart"/>
      <w:r w:rsidRPr="00A837B1">
        <w:rPr>
          <w:i/>
          <w:color w:val="FF0000"/>
          <w:sz w:val="20"/>
          <w:szCs w:val="20"/>
        </w:rPr>
        <w:t>cerevisiae</w:t>
      </w:r>
      <w:proofErr w:type="spellEnd"/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sz w:val="20"/>
          <w:szCs w:val="20"/>
        </w:rPr>
        <w:t>(Yeast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or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D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melanogaster)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/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ultur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m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matode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enorhabdit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m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matode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fec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Green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Fluorescent</w:t>
      </w:r>
      <w:r w:rsidR="0065753B" w:rsidRPr="00A837B1">
        <w:rPr>
          <w:sz w:val="20"/>
          <w:szCs w:val="20"/>
        </w:rPr>
        <w:t xml:space="preserve"> </w:t>
      </w:r>
      <w:r w:rsidR="003A1E89"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(GFP)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tagged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coding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expanded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3A1E89" w:rsidRPr="00A837B1">
        <w:rPr>
          <w:sz w:val="20"/>
          <w:szCs w:val="20"/>
        </w:rPr>
        <w:t>Polyglutamine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(pol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Q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hibit</w:t>
      </w:r>
      <w:r w:rsidR="0084590B" w:rsidRPr="00A837B1">
        <w:rPr>
          <w:sz w:val="20"/>
          <w:szCs w:val="20"/>
        </w:rPr>
        <w:t>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l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Q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ng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</w:t>
      </w:r>
      <w:r w:rsidR="005D0110" w:rsidRPr="00A837B1">
        <w:rPr>
          <w:sz w:val="20"/>
          <w:szCs w:val="20"/>
        </w:rPr>
        <w:t>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mila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ra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im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STR3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Q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an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sease</w:t>
      </w:r>
      <w:r w:rsidR="005D0110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or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Hsp7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F26D10.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C37H5.8</w:t>
      </w:r>
      <w:r w:rsidRPr="00A837B1">
        <w:rPr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ng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J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ma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F18C12.2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hsf-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Y53C10.A12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resul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ffec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RNAi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bra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6,75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u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9,42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t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8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arli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s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enotyp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lastRenderedPageBreak/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ar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c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ov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el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rec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rec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low</w:t>
      </w:r>
      <w:r w:rsidR="005D0110" w:rsidRPr="00A837B1">
        <w:rPr>
          <w:sz w:val="20"/>
          <w:szCs w:val="20"/>
        </w:rPr>
        <w:t>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cess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ul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ppr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suppressor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zation</w:t>
      </w:r>
      <w:r w:rsidR="005D0110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belong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roa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lass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N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abolism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nthesi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lding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fficking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on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proteasome</w:t>
      </w:r>
      <w:proofErr w:type="spellEnd"/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homolgues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known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4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bsequent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orthologs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shRNA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truct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orthologs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8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ifi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ffe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</w:t>
      </w:r>
      <w:r w:rsidR="005D0110" w:rsidRPr="00A837B1">
        <w:rPr>
          <w:sz w:val="20"/>
          <w:szCs w:val="20"/>
        </w:rPr>
        <w:t>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ukaryo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itiation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long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ermin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cto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</w:t>
      </w:r>
      <w:r w:rsidR="005D0110" w:rsidRPr="00A837B1">
        <w:rPr>
          <w:sz w:val="20"/>
          <w:szCs w:val="20"/>
        </w:rPr>
        <w:t>s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8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</w:p>
    <w:p w:rsidR="00AB6E36" w:rsidRPr="00A837B1" w:rsidRDefault="00AB6E36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T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ew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rosophil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creen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lass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suppressor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enhancer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pe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i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bil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ppr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ha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c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ation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suppressor”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ckgrou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enhancer”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n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ress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hanc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7</w:t>
      </w:r>
      <w:proofErr w:type="gramStart"/>
      <w:r w:rsidR="005D0110" w:rsidRPr="00A837B1">
        <w:rPr>
          <w:color w:val="FF0000"/>
          <w:sz w:val="20"/>
          <w:szCs w:val="20"/>
        </w:rPr>
        <w:t>,39</w:t>
      </w:r>
      <w:proofErr w:type="gramEnd"/>
      <w:r w:rsidR="00A1355D" w:rsidRPr="00A837B1">
        <w:rPr>
          <w:color w:val="FF0000"/>
          <w:sz w:val="20"/>
          <w:szCs w:val="20"/>
        </w:rPr>
        <w:t>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ak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tained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5D0110" w:rsidRPr="00A837B1">
        <w:rPr>
          <w:sz w:val="20"/>
          <w:szCs w:val="20"/>
        </w:rPr>
        <w:t>s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3]</w:t>
      </w:r>
      <w:r w:rsidRPr="00A837B1">
        <w:rPr>
          <w:b/>
          <w:sz w:val="20"/>
          <w:szCs w:val="20"/>
        </w:rPr>
        <w:t>,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C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4</w:t>
      </w:r>
      <w:proofErr w:type="gramStart"/>
      <w:r w:rsidR="00A1355D" w:rsidRPr="00A837B1">
        <w:rPr>
          <w:color w:val="FF0000"/>
          <w:sz w:val="20"/>
          <w:szCs w:val="20"/>
        </w:rPr>
        <w:t>,40</w:t>
      </w:r>
      <w:proofErr w:type="gramEnd"/>
      <w:r w:rsidR="00A1355D" w:rsidRPr="00A837B1">
        <w:rPr>
          <w:color w:val="FF0000"/>
          <w:sz w:val="20"/>
          <w:szCs w:val="20"/>
        </w:rPr>
        <w:t>]</w:t>
      </w:r>
      <w:r w:rsidR="005D0110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HD</w:t>
      </w:r>
      <w:r w:rsidR="0065753B" w:rsidRPr="00A837B1">
        <w:rPr>
          <w:b/>
          <w:sz w:val="20"/>
          <w:szCs w:val="20"/>
        </w:rPr>
        <w:t xml:space="preserve"> </w:t>
      </w:r>
      <w:r w:rsidR="005D0110" w:rsidRPr="00A837B1">
        <w:rPr>
          <w:color w:val="FF0000"/>
          <w:sz w:val="20"/>
          <w:szCs w:val="20"/>
        </w:rPr>
        <w:t>[35-37]</w:t>
      </w:r>
      <w:r w:rsidR="005D0110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b/>
          <w:sz w:val="20"/>
          <w:szCs w:val="20"/>
        </w:rPr>
        <w:t xml:space="preserve"> </w:t>
      </w:r>
      <w:r w:rsidR="00A1355D" w:rsidRPr="00A837B1">
        <w:rPr>
          <w:color w:val="FF0000"/>
          <w:sz w:val="20"/>
          <w:szCs w:val="20"/>
        </w:rPr>
        <w:t>[38</w:t>
      </w:r>
      <w:r w:rsidR="005D0110" w:rsidRPr="00A837B1">
        <w:rPr>
          <w:color w:val="FF0000"/>
          <w:sz w:val="20"/>
          <w:szCs w:val="20"/>
        </w:rPr>
        <w:t>,41</w:t>
      </w:r>
      <w:r w:rsidR="00A1355D" w:rsidRPr="00A837B1">
        <w:rPr>
          <w:color w:val="FF0000"/>
          <w:sz w:val="20"/>
          <w:szCs w:val="20"/>
        </w:rPr>
        <w:t>]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orthologu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small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nimal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including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yeast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llec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pathogenesis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omitte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hos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gene</w:t>
      </w:r>
      <w:r w:rsidR="00B85A3F" w:rsidRPr="00A837B1">
        <w:rPr>
          <w:sz w:val="20"/>
          <w:szCs w:val="20"/>
        </w:rPr>
        <w:t>s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ha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opposit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ren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experiments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B85A3F" w:rsidRPr="00A837B1">
        <w:rPr>
          <w:sz w:val="20"/>
          <w:szCs w:val="20"/>
        </w:rPr>
        <w:t>pseudogenes</w:t>
      </w:r>
      <w:proofErr w:type="spellEnd"/>
      <w:r w:rsidR="004A19E1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examp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FG3L1/AFG3L1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seud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omitted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list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genes,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HSPA8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UFD1L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but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showe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opposit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ren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experiments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4A19E1" w:rsidRPr="00A837B1">
        <w:rPr>
          <w:sz w:val="20"/>
          <w:szCs w:val="20"/>
        </w:rPr>
        <w:t>list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Howeve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f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="005D0110"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experiments,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ake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result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consistent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experiments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example,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h</w:t>
      </w:r>
      <w:r w:rsidR="00B85A3F" w:rsidRPr="00A837B1">
        <w:rPr>
          <w:sz w:val="20"/>
          <w:szCs w:val="20"/>
        </w:rPr>
        <w:t>uma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homologu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NAG/NAGLU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suppresso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studies,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hil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on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study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enhancer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hu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ou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list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suppressor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Altogether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594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uniqu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collected.</w:t>
      </w:r>
      <w:r w:rsidR="0065753B" w:rsidRPr="00A837B1">
        <w:rPr>
          <w:sz w:val="20"/>
          <w:szCs w:val="20"/>
        </w:rPr>
        <w:t xml:space="preserve"> </w:t>
      </w:r>
      <w:r w:rsidR="00B85A3F" w:rsidRPr="00A837B1">
        <w:rPr>
          <w:sz w:val="20"/>
          <w:szCs w:val="20"/>
        </w:rPr>
        <w:t>H</w:t>
      </w:r>
      <w:r w:rsidRPr="00A837B1">
        <w:rPr>
          <w:sz w:val="20"/>
          <w:szCs w:val="20"/>
        </w:rPr>
        <w:t>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log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yeast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u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C.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lega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enotyp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‘‘Enhancer’’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f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tical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s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</w:t>
      </w:r>
      <w:r w:rsidR="00D97CDD" w:rsidRPr="00A837B1">
        <w:rPr>
          <w:sz w:val="20"/>
          <w:szCs w:val="20"/>
        </w:rPr>
        <w:t>tion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fter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RNAi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d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D97CDD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a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verse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‘‘suppressor’’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f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s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="004406BD" w:rsidRPr="00A837B1">
        <w:rPr>
          <w:color w:val="FF0000"/>
          <w:sz w:val="20"/>
          <w:szCs w:val="20"/>
        </w:rPr>
        <w:t>[37</w:t>
      </w:r>
      <w:proofErr w:type="gramStart"/>
      <w:r w:rsidR="004406BD" w:rsidRPr="00A837B1">
        <w:rPr>
          <w:color w:val="FF0000"/>
          <w:sz w:val="20"/>
          <w:szCs w:val="20"/>
        </w:rPr>
        <w:t>,39</w:t>
      </w:r>
      <w:proofErr w:type="gramEnd"/>
      <w:r w:rsidR="004406BD" w:rsidRPr="00A837B1">
        <w:rPr>
          <w:color w:val="FF0000"/>
          <w:sz w:val="20"/>
          <w:szCs w:val="20"/>
        </w:rPr>
        <w:t>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riter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4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</w:t>
      </w:r>
      <w:r w:rsidR="00D97CDD" w:rsidRPr="00A837B1">
        <w:rPr>
          <w:sz w:val="20"/>
          <w:szCs w:val="20"/>
        </w:rPr>
        <w:t>e</w:t>
      </w:r>
      <w:r w:rsidRPr="00A837B1">
        <w:rPr>
          <w:sz w:val="20"/>
          <w:szCs w:val="20"/>
        </w:rPr>
        <w:t>nhancer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59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sign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</w:t>
      </w:r>
      <w:r w:rsidR="00D97CDD" w:rsidRPr="00A837B1">
        <w:rPr>
          <w:sz w:val="20"/>
          <w:szCs w:val="20"/>
        </w:rPr>
        <w:t>s</w:t>
      </w:r>
      <w:r w:rsidRPr="00A837B1">
        <w:rPr>
          <w:sz w:val="20"/>
          <w:szCs w:val="20"/>
        </w:rPr>
        <w:t>uppressor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2</w:t>
      </w:r>
      <w:r w:rsidRPr="00A837B1">
        <w:rPr>
          <w:b/>
          <w:sz w:val="20"/>
          <w:szCs w:val="20"/>
        </w:rPr>
        <w:t>.</w:t>
      </w:r>
    </w:p>
    <w:p w:rsidR="00697B09" w:rsidRPr="00A837B1" w:rsidRDefault="00697B09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Recently</w:t>
      </w:r>
      <w:r w:rsidR="004D5A38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modulate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include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our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list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[STR4</w:t>
      </w:r>
      <w:proofErr w:type="gramStart"/>
      <w:r w:rsidRPr="00A837B1">
        <w:rPr>
          <w:color w:val="FF0000"/>
          <w:sz w:val="20"/>
          <w:szCs w:val="20"/>
        </w:rPr>
        <w:t>,STR5</w:t>
      </w:r>
      <w:proofErr w:type="gramEnd"/>
      <w:r w:rsidRPr="00A837B1">
        <w:rPr>
          <w:color w:val="FF0000"/>
          <w:sz w:val="20"/>
          <w:szCs w:val="20"/>
        </w:rPr>
        <w:t>]</w:t>
      </w:r>
      <w:r w:rsidR="003A1E89" w:rsidRPr="00A837B1">
        <w:rPr>
          <w:sz w:val="20"/>
          <w:szCs w:val="20"/>
        </w:rPr>
        <w:t>.</w:t>
      </w:r>
    </w:p>
    <w:p w:rsidR="00E2040C" w:rsidRPr="00A837B1" w:rsidRDefault="002D7F9C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="00473A10" w:rsidRPr="00A837B1">
        <w:rPr>
          <w:b/>
          <w:sz w:val="20"/>
          <w:szCs w:val="20"/>
        </w:rPr>
        <w:t>T</w:t>
      </w:r>
      <w:r w:rsidRPr="00A837B1">
        <w:rPr>
          <w:b/>
          <w:sz w:val="20"/>
          <w:szCs w:val="20"/>
        </w:rPr>
        <w:t>4</w:t>
      </w:r>
      <w:r w:rsidR="002F26FC" w:rsidRPr="00A837B1">
        <w:rPr>
          <w:b/>
          <w:sz w:val="20"/>
          <w:szCs w:val="20"/>
        </w:rPr>
        <w:t>:</w:t>
      </w:r>
      <w:r w:rsidR="0065753B" w:rsidRPr="00A837B1">
        <w:rPr>
          <w:b/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="002F26FC" w:rsidRPr="00A837B1">
        <w:rPr>
          <w:i/>
          <w:color w:val="FF0000"/>
          <w:sz w:val="20"/>
          <w:szCs w:val="20"/>
        </w:rPr>
        <w:t>HTT</w:t>
      </w:r>
      <w:r w:rsidR="00CD60E1" w:rsidRPr="00A837B1">
        <w:rPr>
          <w:i/>
          <w:color w:val="FF0000"/>
          <w:sz w:val="20"/>
          <w:szCs w:val="20"/>
        </w:rPr>
        <w:t>.</w:t>
      </w:r>
    </w:p>
    <w:p w:rsidR="0068594D" w:rsidRPr="00A837B1" w:rsidRDefault="0068594D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i/>
          <w:color w:val="FF0000"/>
          <w:sz w:val="20"/>
          <w:szCs w:val="20"/>
        </w:rPr>
        <w:t>HTT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co-expression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genes</w:t>
      </w:r>
    </w:p>
    <w:p w:rsidR="0068594D" w:rsidRPr="00A837B1" w:rsidRDefault="0068594D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bCs/>
          <w:sz w:val="20"/>
          <w:szCs w:val="20"/>
        </w:rPr>
        <w:t>Network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b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xpres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gether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vid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mportan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forma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garding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func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ir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gulation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lativel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unknow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function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a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b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haracteriz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xpres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know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function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ge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lated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color w:val="FF0000"/>
          <w:sz w:val="20"/>
          <w:szCs w:val="20"/>
        </w:rPr>
        <w:t>[42-44]</w:t>
      </w:r>
      <w:r w:rsidR="004D5A38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av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u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wo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dependen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databas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dentif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hich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r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expres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gether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l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yp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i/>
          <w:color w:val="FF0000"/>
          <w:sz w:val="20"/>
          <w:szCs w:val="20"/>
        </w:rPr>
        <w:t>HTT</w:t>
      </w:r>
      <w:r w:rsidRPr="00A837B1">
        <w:rPr>
          <w:bCs/>
          <w:sz w:val="20"/>
          <w:szCs w:val="20"/>
        </w:rPr>
        <w:t>.</w:t>
      </w:r>
    </w:p>
    <w:p w:rsidR="0068594D" w:rsidRPr="00A837B1" w:rsidRDefault="0068594D" w:rsidP="00A837B1">
      <w:pPr>
        <w:spacing w:line="360" w:lineRule="auto"/>
        <w:jc w:val="both"/>
        <w:rPr>
          <w:b/>
          <w:bCs/>
          <w:sz w:val="20"/>
          <w:szCs w:val="20"/>
        </w:rPr>
      </w:pPr>
      <w:r w:rsidRPr="00A837B1">
        <w:rPr>
          <w:b/>
          <w:bCs/>
          <w:sz w:val="20"/>
          <w:szCs w:val="20"/>
        </w:rPr>
        <w:t>Co-</w:t>
      </w:r>
      <w:proofErr w:type="spellStart"/>
      <w:r w:rsidRPr="00A837B1">
        <w:rPr>
          <w:b/>
          <w:bCs/>
          <w:sz w:val="20"/>
          <w:szCs w:val="20"/>
        </w:rPr>
        <w:t>expressdb</w:t>
      </w:r>
      <w:proofErr w:type="spellEnd"/>
      <w:r w:rsidR="0065753B" w:rsidRPr="00A837B1">
        <w:rPr>
          <w:b/>
          <w:bCs/>
          <w:sz w:val="20"/>
          <w:szCs w:val="20"/>
        </w:rPr>
        <w:t xml:space="preserve"> </w:t>
      </w:r>
      <w:r w:rsidRPr="00A837B1">
        <w:rPr>
          <w:b/>
          <w:bCs/>
          <w:sz w:val="20"/>
          <w:szCs w:val="20"/>
        </w:rPr>
        <w:t>database</w:t>
      </w:r>
    </w:p>
    <w:p w:rsidR="0068594D" w:rsidRPr="00A837B1" w:rsidRDefault="0068594D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lastRenderedPageBreak/>
        <w:t>Search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ba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hyperlink r:id="rId10" w:history="1">
        <w:r w:rsidRPr="00A837B1">
          <w:rPr>
            <w:rStyle w:val="Hyperlink"/>
            <w:sz w:val="20"/>
            <w:szCs w:val="20"/>
          </w:rPr>
          <w:t>http://coxpresdb.jp</w:t>
        </w:r>
      </w:hyperlink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color w:val="FF0000"/>
          <w:sz w:val="20"/>
          <w:szCs w:val="20"/>
        </w:rPr>
        <w:t>[45]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proofErr w:type="spellStart"/>
      <w:r w:rsidRPr="00A837B1">
        <w:rPr>
          <w:sz w:val="20"/>
          <w:szCs w:val="20"/>
        </w:rPr>
        <w:t>Entrenz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064)</w:t>
      </w:r>
      <w:r w:rsidR="0065753B" w:rsidRPr="00A837B1">
        <w:rPr>
          <w:sz w:val="20"/>
          <w:szCs w:val="20"/>
        </w:rPr>
        <w:t xml:space="preserve"> </w:t>
      </w:r>
      <w:r w:rsidR="0084590B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t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m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00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ad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ri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9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013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3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exclu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ampl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CD60E1" w:rsidRPr="00A837B1">
        <w:rPr>
          <w:sz w:val="20"/>
          <w:szCs w:val="20"/>
        </w:rPr>
        <w:t>Mutual</w:t>
      </w:r>
      <w:r w:rsidR="0065753B" w:rsidRPr="00A837B1">
        <w:rPr>
          <w:sz w:val="20"/>
          <w:szCs w:val="20"/>
        </w:rPr>
        <w:t xml:space="preserve"> </w:t>
      </w:r>
      <w:r w:rsidR="00CD60E1" w:rsidRPr="00A837B1">
        <w:rPr>
          <w:sz w:val="20"/>
          <w:szCs w:val="20"/>
        </w:rPr>
        <w:t>Rank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R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os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≤</w:t>
      </w:r>
      <w:r w:rsidRPr="00A837B1">
        <w:rPr>
          <w:sz w:val="20"/>
          <w:szCs w:val="20"/>
        </w:rPr>
        <w:t>100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ca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rre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scribed</w:t>
      </w:r>
      <w:r w:rsidR="0065753B" w:rsidRPr="00A837B1">
        <w:rPr>
          <w:sz w:val="20"/>
          <w:szCs w:val="20"/>
        </w:rPr>
        <w:t xml:space="preserve"> </w:t>
      </w:r>
      <w:r w:rsidR="008B0EE3" w:rsidRPr="00A837B1">
        <w:rPr>
          <w:color w:val="FF0000"/>
          <w:sz w:val="20"/>
          <w:szCs w:val="20"/>
        </w:rPr>
        <w:fldChar w:fldCharType="begin"/>
      </w:r>
      <w:r w:rsidRPr="00A837B1">
        <w:rPr>
          <w:color w:val="FF0000"/>
          <w:sz w:val="20"/>
          <w:szCs w:val="20"/>
        </w:rPr>
        <w:instrText xml:space="preserve"> ADDIN EN.CITE &lt;EndNote&gt;&lt;Cite&gt;&lt;Author&gt;Obayashi&lt;/Author&gt;&lt;Year&gt;2010&lt;/Year&gt;&lt;RecNum&gt;66&lt;/RecNum&gt;&lt;record&gt;&lt;rec-number&gt;66&lt;/rec-number&gt;&lt;foreign-keys&gt;&lt;key app="EN" db-id="rwfwesx2nttp96ef9r55wwrz0d9attt9ffzt"&gt;66&lt;/key&gt;&lt;/foreign-keys&gt;&lt;ref-type name="Journal Article"&gt;17&lt;/ref-type&gt;&lt;contributors&gt;&lt;authors&gt;&lt;author&gt;Obayashi, T.&lt;/author&gt;&lt;author&gt;Kinoshita, K.&lt;/author&gt;&lt;/authors&gt;&lt;/contributors&gt;&lt;auth-address&gt;Graduate School of Information Science, Tohoku University, 6-3-09 Aramaki-Aza-Aoba, Aoba-ku, Sendai 980-8679, Japan. obayashi@ecei.tohoku.ac.jp&lt;/auth-address&gt;&lt;titles&gt;&lt;title&gt;Coexpression landscape in ATTED-II: usage of gene list and gene network for various types of pathways&lt;/title&gt;&lt;secondary-title&gt;J Plant Res&lt;/secondary-title&gt;&lt;/titles&gt;&lt;periodical&gt;&lt;full-title&gt;J Plant Res&lt;/full-title&gt;&lt;/periodical&gt;&lt;pages&gt;311-9&lt;/pages&gt;&lt;volume&gt;123&lt;/volume&gt;&lt;number&gt;3&lt;/number&gt;&lt;edition&gt;2010/04/13&lt;/edition&gt;&lt;keywords&gt;&lt;keyword&gt;*Databases, Genetic&lt;/keyword&gt;&lt;keyword&gt;*Gene Expression Regulation, Plant&lt;/keyword&gt;&lt;keyword&gt;Gene Regulatory Networks/*genetics&lt;/keyword&gt;&lt;keyword&gt;Genes, Plant/*genetics&lt;/keyword&gt;&lt;keyword&gt;Metabolic Networks and Pathways/*genetics&lt;/keyword&gt;&lt;keyword&gt;Plants/*genetics&lt;/keyword&gt;&lt;/keywords&gt;&lt;dates&gt;&lt;year&gt;2010&lt;/year&gt;&lt;pub-dates&gt;&lt;date&gt;May&lt;/date&gt;&lt;/pub-dates&gt;&lt;/dates&gt;&lt;isbn&gt;1618-0860 (Electronic)&amp;#xD;0918-9440 (Linking)&lt;/isbn&gt;&lt;accession-num&gt;20383554&lt;/accession-num&gt;&lt;urls&gt;&lt;related-urls&gt;&lt;url&gt;http://www.ncbi.nlm.nih.gov/entrez/query.fcgi?cmd=Retrieve&amp;amp;db=PubMed&amp;amp;dopt=Citation&amp;amp;list_uids=20383554&lt;/url&gt;&lt;/related-urls&gt;&lt;/urls&gt;&lt;electronic-resource-num&gt;10.1007/s10265-010-0333-6&lt;/electronic-resource-num&gt;&lt;language&gt;eng&lt;/language&gt;&lt;/record&gt;&lt;/Cite&gt;&lt;/EndNote&gt;</w:instrText>
      </w:r>
      <w:r w:rsidR="008B0EE3" w:rsidRPr="00A837B1">
        <w:rPr>
          <w:color w:val="FF0000"/>
          <w:sz w:val="20"/>
          <w:szCs w:val="20"/>
        </w:rPr>
        <w:fldChar w:fldCharType="separate"/>
      </w:r>
      <w:r w:rsidRPr="00A837B1">
        <w:rPr>
          <w:color w:val="FF0000"/>
          <w:sz w:val="20"/>
          <w:szCs w:val="20"/>
        </w:rPr>
        <w:t>[59]</w:t>
      </w:r>
      <w:r w:rsidR="008B0EE3" w:rsidRPr="00A837B1">
        <w:rPr>
          <w:color w:val="FF0000"/>
          <w:sz w:val="20"/>
          <w:szCs w:val="20"/>
        </w:rPr>
        <w:fldChar w:fldCharType="end"/>
      </w:r>
      <w:r w:rsidRPr="00A837B1">
        <w:rPr>
          <w:b/>
          <w:bCs/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IR600H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iRNA-600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tain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WASH3P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pseud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r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mo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st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29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exclu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84590B"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="0084590B"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ample,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CD60E1" w:rsidRPr="00A837B1">
        <w:rPr>
          <w:sz w:val="20"/>
          <w:szCs w:val="20"/>
        </w:rPr>
        <w:t>Adducin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alpha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ADD1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R=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86.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8.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ampl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milarly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exportin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XPO6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dia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lex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bun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5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MED15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ampl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u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ganism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u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XPO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67.6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43.5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675.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984.8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cc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onkey)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mu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ouse)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Gga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hicken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Dr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zebr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ish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pectivel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u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ED15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46.6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0.7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59.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26.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cc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onkey)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mu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ouse)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Gga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hicken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Dr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zebr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ish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pectivel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ge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1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lu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ampl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≤</w:t>
      </w:r>
      <w:r w:rsidRPr="00A837B1">
        <w:rPr>
          <w:sz w:val="20"/>
          <w:szCs w:val="20"/>
        </w:rPr>
        <w:t>1000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1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ampl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ganis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MR</w:t>
      </w:r>
      <w:r w:rsidRPr="00A837B1">
        <w:rPr>
          <w:color w:val="FF0000"/>
          <w:sz w:val="20"/>
          <w:szCs w:val="20"/>
        </w:rPr>
        <w:t>≤</w:t>
      </w:r>
      <w:r w:rsidRPr="00A837B1">
        <w:rPr>
          <w:sz w:val="20"/>
          <w:szCs w:val="20"/>
        </w:rPr>
        <w:t>1000)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ge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i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hromosom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c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3</w:t>
      </w:r>
      <w:r w:rsidRPr="00A837B1">
        <w:rPr>
          <w:b/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ntio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re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mbo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LL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LL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MLL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ing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Entrenz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297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8085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975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pectiv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sign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yeloid/lympho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xed-line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ukemi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proofErr w:type="spellStart"/>
      <w:r w:rsidRPr="00A837B1">
        <w:rPr>
          <w:sz w:val="20"/>
          <w:szCs w:val="20"/>
        </w:rPr>
        <w:t>trithorax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log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rosophila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yeloid/lympho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xed-line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ukemi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yeloid/lymphoi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xed-line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ukemi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wever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arch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CBI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Entrenz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297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8085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975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rrespo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ys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K)-</w:t>
      </w:r>
      <w:r w:rsidR="00CD60E1"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CD60E1" w:rsidRPr="00A837B1">
        <w:rPr>
          <w:sz w:val="20"/>
          <w:szCs w:val="20"/>
        </w:rPr>
        <w:t>Methyltransfer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A</w:t>
      </w:r>
      <w:r w:rsidR="0065753B" w:rsidRPr="00A837B1">
        <w:rPr>
          <w:sz w:val="20"/>
          <w:szCs w:val="20"/>
        </w:rPr>
        <w:t xml:space="preserve"> </w:t>
      </w:r>
      <w:r w:rsidR="00707246" w:rsidRPr="00A837B1">
        <w:rPr>
          <w:sz w:val="20"/>
          <w:szCs w:val="20"/>
        </w:rPr>
        <w:t>(</w:t>
      </w:r>
      <w:r w:rsidR="00707246" w:rsidRPr="00A837B1">
        <w:rPr>
          <w:i/>
          <w:color w:val="FF0000"/>
          <w:sz w:val="20"/>
          <w:szCs w:val="20"/>
        </w:rPr>
        <w:t>KMT2A)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ys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K)-specific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methyltransfer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D</w:t>
      </w:r>
      <w:r w:rsidR="0065753B" w:rsidRPr="00A837B1">
        <w:rPr>
          <w:sz w:val="20"/>
          <w:szCs w:val="20"/>
        </w:rPr>
        <w:t xml:space="preserve"> </w:t>
      </w:r>
      <w:r w:rsidR="00707246" w:rsidRPr="00A837B1">
        <w:rPr>
          <w:sz w:val="20"/>
          <w:szCs w:val="20"/>
        </w:rPr>
        <w:t>(</w:t>
      </w:r>
      <w:r w:rsidR="00707246" w:rsidRPr="00A837B1">
        <w:rPr>
          <w:i/>
          <w:color w:val="FF0000"/>
          <w:sz w:val="20"/>
          <w:szCs w:val="20"/>
        </w:rPr>
        <w:t>KMT2D</w:t>
      </w:r>
      <w:r w:rsidR="00707246"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ys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K)-</w:t>
      </w:r>
      <w:r w:rsidR="00CD60E1"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CD60E1" w:rsidRPr="00A837B1">
        <w:rPr>
          <w:sz w:val="20"/>
          <w:szCs w:val="20"/>
        </w:rPr>
        <w:t>Methyltransfer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B</w:t>
      </w:r>
      <w:r w:rsidR="0065753B" w:rsidRPr="00A837B1">
        <w:rPr>
          <w:sz w:val="20"/>
          <w:szCs w:val="20"/>
        </w:rPr>
        <w:t xml:space="preserve"> </w:t>
      </w:r>
      <w:r w:rsidR="00707246" w:rsidRPr="00A837B1">
        <w:rPr>
          <w:sz w:val="20"/>
          <w:szCs w:val="20"/>
        </w:rPr>
        <w:t>(</w:t>
      </w:r>
      <w:r w:rsidR="00707246" w:rsidRPr="00A837B1">
        <w:rPr>
          <w:i/>
          <w:color w:val="FF0000"/>
          <w:sz w:val="20"/>
          <w:szCs w:val="20"/>
        </w:rPr>
        <w:t>KMT2B</w:t>
      </w:r>
      <w:r w:rsidR="00707246"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pectivel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la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w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mbo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rrespon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</w:t>
      </w:r>
      <w:r w:rsidR="00707246" w:rsidRPr="00A837B1">
        <w:rPr>
          <w:sz w:val="20"/>
          <w:szCs w:val="20"/>
        </w:rPr>
        <w:t>s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</w:p>
    <w:p w:rsidR="0068594D" w:rsidRPr="00A837B1" w:rsidRDefault="0068594D" w:rsidP="00A837B1">
      <w:pPr>
        <w:spacing w:line="360" w:lineRule="auto"/>
        <w:jc w:val="both"/>
        <w:rPr>
          <w:b/>
          <w:bCs/>
          <w:sz w:val="20"/>
          <w:szCs w:val="20"/>
        </w:rPr>
      </w:pPr>
      <w:proofErr w:type="spellStart"/>
      <w:r w:rsidRPr="00A837B1">
        <w:rPr>
          <w:b/>
          <w:bCs/>
          <w:sz w:val="20"/>
          <w:szCs w:val="20"/>
        </w:rPr>
        <w:t>GeneFriends</w:t>
      </w:r>
      <w:proofErr w:type="spellEnd"/>
      <w:r w:rsidR="0065753B" w:rsidRPr="00A837B1">
        <w:rPr>
          <w:b/>
          <w:bCs/>
          <w:sz w:val="20"/>
          <w:szCs w:val="20"/>
        </w:rPr>
        <w:t xml:space="preserve"> </w:t>
      </w:r>
      <w:r w:rsidRPr="00A837B1">
        <w:rPr>
          <w:b/>
          <w:bCs/>
          <w:sz w:val="20"/>
          <w:szCs w:val="20"/>
        </w:rPr>
        <w:t>database</w:t>
      </w:r>
    </w:p>
    <w:p w:rsidR="0068594D" w:rsidRPr="00A837B1" w:rsidRDefault="0068594D" w:rsidP="00A837B1">
      <w:pPr>
        <w:spacing w:line="360" w:lineRule="auto"/>
        <w:jc w:val="both"/>
        <w:rPr>
          <w:bCs/>
          <w:sz w:val="20"/>
          <w:szCs w:val="20"/>
        </w:rPr>
      </w:pPr>
      <w:r w:rsidRPr="00A837B1">
        <w:rPr>
          <w:bCs/>
          <w:sz w:val="20"/>
          <w:szCs w:val="20"/>
        </w:rPr>
        <w:t>W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av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used</w:t>
      </w:r>
      <w:r w:rsidR="0065753B" w:rsidRPr="00A837B1">
        <w:rPr>
          <w:bCs/>
          <w:sz w:val="20"/>
          <w:szCs w:val="20"/>
        </w:rPr>
        <w:t xml:space="preserve"> </w:t>
      </w:r>
      <w:proofErr w:type="spellStart"/>
      <w:r w:rsidRPr="00A837B1">
        <w:rPr>
          <w:bCs/>
          <w:sz w:val="20"/>
          <w:szCs w:val="20"/>
        </w:rPr>
        <w:t>GeneFriends</w:t>
      </w:r>
      <w:proofErr w:type="spellEnd"/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databas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(</w:t>
      </w:r>
      <w:hyperlink r:id="rId11" w:history="1">
        <w:r w:rsidR="004D5A38" w:rsidRPr="00A837B1">
          <w:rPr>
            <w:rStyle w:val="Hyperlink"/>
            <w:bCs/>
            <w:sz w:val="20"/>
            <w:szCs w:val="20"/>
          </w:rPr>
          <w:t>http://www.GeneFriends.org</w:t>
        </w:r>
      </w:hyperlink>
      <w:r w:rsidRPr="00A837B1">
        <w:rPr>
          <w:bCs/>
          <w:sz w:val="20"/>
          <w:szCs w:val="20"/>
        </w:rPr>
        <w:t>),</w:t>
      </w:r>
      <w:r w:rsidR="0065753B" w:rsidRPr="00A837B1">
        <w:rPr>
          <w:bCs/>
          <w:sz w:val="20"/>
          <w:szCs w:val="20"/>
        </w:rPr>
        <w:t xml:space="preserve"> </w:t>
      </w:r>
      <w:r w:rsidR="004D5A38" w:rsidRPr="00A837B1">
        <w:rPr>
          <w:bCs/>
          <w:color w:val="FF0000"/>
          <w:sz w:val="20"/>
          <w:szCs w:val="20"/>
        </w:rPr>
        <w:t>[47]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nlin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sourc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dentif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xpres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="00707246" w:rsidRPr="00A837B1">
        <w:rPr>
          <w:bCs/>
          <w:sz w:val="20"/>
          <w:szCs w:val="20"/>
        </w:rPr>
        <w:t>wild</w:t>
      </w:r>
      <w:r w:rsidR="0065753B" w:rsidRPr="00A837B1">
        <w:rPr>
          <w:bCs/>
          <w:sz w:val="20"/>
          <w:szCs w:val="20"/>
        </w:rPr>
        <w:t xml:space="preserve"> </w:t>
      </w:r>
      <w:r w:rsidR="00707246" w:rsidRPr="00A837B1">
        <w:rPr>
          <w:bCs/>
          <w:sz w:val="20"/>
          <w:szCs w:val="20"/>
        </w:rPr>
        <w:t>type</w:t>
      </w:r>
      <w:r w:rsidR="0065753B" w:rsidRPr="00A837B1">
        <w:rPr>
          <w:bCs/>
          <w:sz w:val="20"/>
          <w:szCs w:val="20"/>
        </w:rPr>
        <w:t xml:space="preserve"> </w:t>
      </w:r>
      <w:r w:rsidR="00082AE8" w:rsidRPr="00A837B1">
        <w:rPr>
          <w:bCs/>
          <w:i/>
          <w:color w:val="FF0000"/>
          <w:sz w:val="20"/>
          <w:szCs w:val="20"/>
        </w:rPr>
        <w:t>HTT</w:t>
      </w:r>
      <w:r w:rsidRPr="00A837B1">
        <w:rPr>
          <w:bCs/>
          <w:sz w:val="20"/>
          <w:szCs w:val="20"/>
        </w:rPr>
        <w:t>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i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database,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NA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sequencing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data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for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express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a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bee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u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vid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xpres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tei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ding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,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non-coding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cluding</w:t>
      </w:r>
      <w:r w:rsidR="0065753B" w:rsidRPr="00A837B1">
        <w:rPr>
          <w:bCs/>
          <w:sz w:val="20"/>
          <w:szCs w:val="20"/>
        </w:rPr>
        <w:t xml:space="preserve"> </w:t>
      </w:r>
      <w:proofErr w:type="spellStart"/>
      <w:r w:rsidRPr="00A837B1">
        <w:rPr>
          <w:bCs/>
          <w:sz w:val="20"/>
          <w:szCs w:val="20"/>
        </w:rPr>
        <w:t>microRNA</w:t>
      </w:r>
      <w:proofErr w:type="spellEnd"/>
      <w:r w:rsidRPr="00A837B1">
        <w:rPr>
          <w:bCs/>
          <w:sz w:val="20"/>
          <w:szCs w:val="20"/>
        </w:rPr>
        <w:t>,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ti-sens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NA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d</w:t>
      </w:r>
      <w:r w:rsidR="0065753B" w:rsidRPr="00A837B1">
        <w:rPr>
          <w:bCs/>
          <w:sz w:val="20"/>
          <w:szCs w:val="20"/>
        </w:rPr>
        <w:t xml:space="preserve"> </w:t>
      </w:r>
      <w:proofErr w:type="spellStart"/>
      <w:r w:rsidRPr="00A837B1">
        <w:rPr>
          <w:bCs/>
          <w:sz w:val="20"/>
          <w:szCs w:val="20"/>
        </w:rPr>
        <w:t>pseudogenes</w:t>
      </w:r>
      <w:proofErr w:type="spellEnd"/>
      <w:r w:rsidRPr="00A837B1">
        <w:rPr>
          <w:bCs/>
          <w:sz w:val="20"/>
          <w:szCs w:val="20"/>
        </w:rPr>
        <w:t>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ositiv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rrela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ell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negativ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rrela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th</w:t>
      </w:r>
      <w:r w:rsidR="0065753B" w:rsidRPr="00A837B1">
        <w:rPr>
          <w:bCs/>
          <w:sz w:val="20"/>
          <w:szCs w:val="20"/>
        </w:rPr>
        <w:t xml:space="preserve"> </w:t>
      </w:r>
      <w:r w:rsidR="00082AE8" w:rsidRPr="00A837B1">
        <w:rPr>
          <w:bCs/>
          <w:i/>
          <w:color w:val="FF0000"/>
          <w:sz w:val="20"/>
          <w:szCs w:val="20"/>
        </w:rPr>
        <w:t>HT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vid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utput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av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mitt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non-coding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nl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ositivel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rrelat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(correla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fficien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color w:val="FF0000"/>
          <w:sz w:val="20"/>
          <w:szCs w:val="20"/>
        </w:rPr>
        <w:t>≥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+0.445)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er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llected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r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r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221</w:t>
      </w:r>
      <w:r w:rsidR="0065753B" w:rsidRPr="00A837B1">
        <w:rPr>
          <w:bCs/>
          <w:sz w:val="20"/>
          <w:szCs w:val="20"/>
        </w:rPr>
        <w:t xml:space="preserve"> </w:t>
      </w:r>
      <w:r w:rsidR="00082AE8" w:rsidRPr="00A837B1">
        <w:rPr>
          <w:bCs/>
          <w:i/>
          <w:color w:val="FF0000"/>
          <w:sz w:val="20"/>
          <w:szCs w:val="20"/>
        </w:rPr>
        <w:t>HT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co-express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gen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an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show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color w:val="FF0000"/>
          <w:sz w:val="20"/>
          <w:szCs w:val="20"/>
        </w:rPr>
        <w:t>Supplementary</w:t>
      </w:r>
      <w:r w:rsidR="0065753B" w:rsidRPr="00A837B1">
        <w:rPr>
          <w:bCs/>
          <w:color w:val="FF0000"/>
          <w:sz w:val="20"/>
          <w:szCs w:val="20"/>
        </w:rPr>
        <w:t xml:space="preserve"> </w:t>
      </w:r>
      <w:r w:rsidRPr="00A837B1">
        <w:rPr>
          <w:bCs/>
          <w:color w:val="FF0000"/>
          <w:sz w:val="20"/>
          <w:szCs w:val="20"/>
        </w:rPr>
        <w:t>Table</w:t>
      </w:r>
      <w:r w:rsidR="0065753B" w:rsidRPr="00A837B1">
        <w:rPr>
          <w:bCs/>
          <w:color w:val="FF0000"/>
          <w:sz w:val="20"/>
          <w:szCs w:val="20"/>
        </w:rPr>
        <w:t xml:space="preserve"> </w:t>
      </w:r>
      <w:r w:rsidRPr="00A837B1">
        <w:rPr>
          <w:bCs/>
          <w:color w:val="FF0000"/>
          <w:sz w:val="20"/>
          <w:szCs w:val="20"/>
        </w:rPr>
        <w:t>S4</w:t>
      </w:r>
      <w:r w:rsidRPr="00A837B1">
        <w:rPr>
          <w:bCs/>
          <w:sz w:val="20"/>
          <w:szCs w:val="20"/>
        </w:rPr>
        <w:t>.</w:t>
      </w:r>
    </w:p>
    <w:p w:rsidR="002F26FC" w:rsidRPr="00A837B1" w:rsidRDefault="002F26FC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="009A0D31" w:rsidRPr="00A837B1">
        <w:rPr>
          <w:b/>
          <w:sz w:val="20"/>
          <w:szCs w:val="20"/>
        </w:rPr>
        <w:t>T</w:t>
      </w:r>
      <w:r w:rsidRPr="00A837B1">
        <w:rPr>
          <w:b/>
          <w:sz w:val="20"/>
          <w:szCs w:val="20"/>
        </w:rPr>
        <w:t>5: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ifi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9A0D31" w:rsidRPr="00A837B1">
        <w:rPr>
          <w:sz w:val="20"/>
          <w:szCs w:val="20"/>
        </w:rPr>
        <w:t>age</w:t>
      </w:r>
      <w:r w:rsidR="0065753B" w:rsidRPr="00A837B1">
        <w:rPr>
          <w:sz w:val="20"/>
          <w:szCs w:val="20"/>
        </w:rPr>
        <w:t xml:space="preserve"> </w:t>
      </w:r>
      <w:r w:rsidR="009A0D31"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set</w:t>
      </w:r>
      <w:r w:rsidR="0065753B" w:rsidRPr="00A837B1">
        <w:rPr>
          <w:sz w:val="20"/>
          <w:szCs w:val="20"/>
        </w:rPr>
        <w:t xml:space="preserve"> </w:t>
      </w:r>
      <w:r w:rsidR="004D5A38" w:rsidRPr="00A837B1">
        <w:rPr>
          <w:sz w:val="20"/>
          <w:szCs w:val="20"/>
        </w:rPr>
        <w:t>(AAO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CD60E1" w:rsidRPr="00A837B1">
        <w:rPr>
          <w:sz w:val="20"/>
          <w:szCs w:val="20"/>
        </w:rPr>
        <w:t>.</w:t>
      </w:r>
    </w:p>
    <w:p w:rsidR="002D7F9C" w:rsidRPr="00A837B1" w:rsidRDefault="002D7F9C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="00CD60E1" w:rsidRPr="00A837B1">
        <w:rPr>
          <w:sz w:val="20"/>
          <w:szCs w:val="20"/>
        </w:rPr>
        <w:t>Ons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AAO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fin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im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peara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ir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mptom(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f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gni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mpairment,</w:t>
      </w:r>
      <w:r w:rsidR="0065753B" w:rsidRPr="00A837B1">
        <w:rPr>
          <w:sz w:val="20"/>
          <w:szCs w:val="20"/>
        </w:rPr>
        <w:t xml:space="preserve"> </w:t>
      </w:r>
      <w:r w:rsidR="00F43BD3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F43BD3"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vers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rre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mb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ea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and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vestiga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ar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mb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ul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s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ve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and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e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mb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la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proximat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6%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s</w:t>
      </w:r>
      <w:r w:rsidR="00F43BD3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However,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repeat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number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did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explain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B62961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psychiatric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phenotypes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Evidenc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vailab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how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ier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49</w:t>
      </w:r>
      <w:proofErr w:type="gramStart"/>
      <w:r w:rsidR="002910D2" w:rsidRPr="00A837B1">
        <w:rPr>
          <w:color w:val="FF0000"/>
          <w:sz w:val="20"/>
          <w:szCs w:val="20"/>
        </w:rPr>
        <w:t>,50</w:t>
      </w:r>
      <w:proofErr w:type="gramEnd"/>
      <w:r w:rsidR="002910D2" w:rsidRPr="00A837B1">
        <w:rPr>
          <w:color w:val="FF0000"/>
          <w:sz w:val="20"/>
          <w:szCs w:val="20"/>
        </w:rPr>
        <w:t>]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iab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n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ier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6-STR9]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lt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earl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udies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andidat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olymorph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AA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3’-UT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GRIK2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CNR1/CB1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PPARGC1A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HAP1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GRIN2A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GRIN2B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bCs/>
          <w:i/>
          <w:color w:val="FF0000"/>
          <w:kern w:val="36"/>
          <w:sz w:val="20"/>
          <w:szCs w:val="20"/>
        </w:rPr>
        <w:t>ATG7</w:t>
      </w:r>
      <w:r w:rsidR="002910D2" w:rsidRPr="00A837B1">
        <w:rPr>
          <w:bCs/>
          <w:kern w:val="36"/>
          <w:sz w:val="20"/>
          <w:szCs w:val="20"/>
        </w:rPr>
        <w:t>,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ADORA2A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OGG1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TFAM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APOE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CA150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</w:t>
      </w:r>
      <w:r w:rsidR="00082AE8" w:rsidRPr="00A837B1">
        <w:rPr>
          <w:i/>
          <w:color w:val="FF0000"/>
          <w:sz w:val="20"/>
          <w:szCs w:val="20"/>
        </w:rPr>
        <w:t>TCERG1</w:t>
      </w:r>
      <w:r w:rsidR="002910D2" w:rsidRPr="00A837B1">
        <w:rPr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BDNF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UCHL1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TP53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082AE8" w:rsidRPr="00A837B1">
        <w:rPr>
          <w:i/>
          <w:color w:val="FF0000"/>
          <w:sz w:val="20"/>
          <w:szCs w:val="20"/>
        </w:rPr>
        <w:t>DFFB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[</w:t>
      </w:r>
      <w:r w:rsidR="002910D2" w:rsidRPr="00A837B1">
        <w:rPr>
          <w:color w:val="FF0000"/>
          <w:sz w:val="20"/>
          <w:szCs w:val="20"/>
        </w:rPr>
        <w:t>STR10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ferenc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]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owever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s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sult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licat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depend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ud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riginat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ackgrounds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sides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ssociati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no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an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as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lastRenderedPageBreak/>
        <w:t>wh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amp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iz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uffici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atistical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ow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atistical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orrec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ultip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estin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ak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ccount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N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licati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ssociati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ould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rinciple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du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ackgrou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atients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c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ime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unbias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earch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ad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loci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g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nset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Famil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as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linkag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ud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dentifi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hromosomal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g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a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lt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g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clud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2p25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co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4.29)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2q35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3.39)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6q22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2.48)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5p14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3.31)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5q32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3.14)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g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arbo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undred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1]</w:t>
      </w:r>
      <w:r w:rsidR="002910D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loci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6q23-24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2]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4p16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3</w:t>
      </w:r>
      <w:proofErr w:type="gramStart"/>
      <w:r w:rsidR="002910D2" w:rsidRPr="00A837B1">
        <w:rPr>
          <w:color w:val="FF0000"/>
          <w:sz w:val="20"/>
          <w:szCs w:val="20"/>
        </w:rPr>
        <w:t>,STR14</w:t>
      </w:r>
      <w:proofErr w:type="gramEnd"/>
      <w:r w:rsidR="002910D2" w:rsidRPr="00A837B1">
        <w:rPr>
          <w:color w:val="FF0000"/>
          <w:sz w:val="20"/>
          <w:szCs w:val="20"/>
        </w:rPr>
        <w:t>]</w:t>
      </w:r>
      <w:r w:rsidR="002910D2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6q21-23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2.29)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6q24-26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LOD=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2.28)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4]</w:t>
      </w:r>
      <w:r w:rsidR="002910D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lthoug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e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normal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C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eat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flankin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eat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arker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,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2910D2" w:rsidRPr="00A837B1">
        <w:rPr>
          <w:sz w:val="20"/>
          <w:szCs w:val="20"/>
        </w:rPr>
        <w:t>haplotype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alysi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arker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4p16.3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rgu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gains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volvem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5]</w:t>
      </w:r>
      <w:r w:rsidR="002910D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owever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c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tud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2910D2" w:rsidRPr="00A837B1">
        <w:rPr>
          <w:sz w:val="20"/>
          <w:szCs w:val="20"/>
        </w:rPr>
        <w:t>haplotype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4p16.3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ddition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uthor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volvem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olymorphism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noamin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xidas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</w:t>
      </w:r>
      <w:r w:rsidR="002910D2" w:rsidRPr="00A837B1">
        <w:rPr>
          <w:i/>
          <w:color w:val="FF0000"/>
          <w:sz w:val="20"/>
          <w:szCs w:val="20"/>
        </w:rPr>
        <w:t>MAOA</w:t>
      </w:r>
      <w:r w:rsidR="002910D2"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2910D2" w:rsidRPr="00A837B1">
        <w:rPr>
          <w:sz w:val="20"/>
          <w:szCs w:val="20"/>
        </w:rPr>
        <w:t>catechol</w:t>
      </w:r>
      <w:proofErr w:type="spellEnd"/>
      <w:r w:rsidR="002910D2" w:rsidRPr="00A837B1">
        <w:rPr>
          <w:sz w:val="20"/>
          <w:szCs w:val="20"/>
        </w:rPr>
        <w:t>-O-</w:t>
      </w:r>
      <w:proofErr w:type="spellStart"/>
      <w:r w:rsidR="002910D2" w:rsidRPr="00A837B1">
        <w:rPr>
          <w:sz w:val="20"/>
          <w:szCs w:val="20"/>
        </w:rPr>
        <w:t>methyltransferase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(</w:t>
      </w:r>
      <w:r w:rsidR="002910D2" w:rsidRPr="00A837B1">
        <w:rPr>
          <w:i/>
          <w:color w:val="FF0000"/>
          <w:sz w:val="20"/>
          <w:szCs w:val="20"/>
        </w:rPr>
        <w:t>COMT</w:t>
      </w:r>
      <w:r w:rsidR="002910D2"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i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ognitiv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mpairme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sychiatr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symptom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16]</w:t>
      </w:r>
      <w:r w:rsidR="002910D2" w:rsidRPr="00A837B1">
        <w:rPr>
          <w:sz w:val="20"/>
          <w:szCs w:val="20"/>
        </w:rPr>
        <w:t>.</w:t>
      </w:r>
      <w:r w:rsidR="0065753B" w:rsidRPr="00A837B1">
        <w:rPr>
          <w:b/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Engineered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knock-in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mouse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model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HD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harboring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human</w:t>
      </w:r>
      <w:r w:rsidR="0065753B" w:rsidRPr="00A837B1">
        <w:rPr>
          <w:bCs/>
          <w:sz w:val="20"/>
          <w:szCs w:val="20"/>
        </w:rPr>
        <w:t xml:space="preserve"> </w:t>
      </w:r>
      <w:proofErr w:type="spellStart"/>
      <w:r w:rsidR="002910D2" w:rsidRPr="00A837B1">
        <w:rPr>
          <w:bCs/>
          <w:sz w:val="20"/>
          <w:szCs w:val="20"/>
        </w:rPr>
        <w:t>synteny</w:t>
      </w:r>
      <w:proofErr w:type="spellEnd"/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region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human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6q23-26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was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used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to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evaluate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the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role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this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linked</w:t>
      </w:r>
      <w:r w:rsidR="0065753B" w:rsidRPr="00A837B1">
        <w:rPr>
          <w:bCs/>
          <w:sz w:val="20"/>
          <w:szCs w:val="20"/>
        </w:rPr>
        <w:t xml:space="preserve"> </w:t>
      </w:r>
      <w:r w:rsidR="002910D2" w:rsidRPr="00A837B1">
        <w:rPr>
          <w:bCs/>
          <w:sz w:val="20"/>
          <w:szCs w:val="20"/>
        </w:rPr>
        <w:t>region</w:t>
      </w:r>
      <w:r w:rsidR="0065753B" w:rsidRPr="00A837B1">
        <w:rPr>
          <w:b/>
          <w:bCs/>
          <w:sz w:val="20"/>
          <w:szCs w:val="20"/>
        </w:rPr>
        <w:t xml:space="preserve"> </w:t>
      </w:r>
      <w:r w:rsidR="002910D2" w:rsidRPr="00A837B1">
        <w:rPr>
          <w:b/>
          <w:bCs/>
          <w:color w:val="FF0000"/>
          <w:sz w:val="20"/>
          <w:szCs w:val="20"/>
        </w:rPr>
        <w:t>[</w:t>
      </w:r>
      <w:r w:rsidR="002910D2" w:rsidRPr="00A837B1">
        <w:rPr>
          <w:bCs/>
          <w:color w:val="FF0000"/>
          <w:sz w:val="20"/>
          <w:szCs w:val="20"/>
        </w:rPr>
        <w:t>STR11</w:t>
      </w:r>
      <w:proofErr w:type="gramStart"/>
      <w:r w:rsidR="002910D2" w:rsidRPr="00A837B1">
        <w:rPr>
          <w:bCs/>
          <w:color w:val="FF0000"/>
          <w:sz w:val="20"/>
          <w:szCs w:val="20"/>
        </w:rPr>
        <w:t>,STR12</w:t>
      </w:r>
      <w:proofErr w:type="gramEnd"/>
      <w:r w:rsidR="002910D2" w:rsidRPr="00A837B1">
        <w:rPr>
          <w:b/>
          <w:bCs/>
          <w:color w:val="FF0000"/>
          <w:sz w:val="20"/>
          <w:szCs w:val="20"/>
        </w:rPr>
        <w:t>]</w:t>
      </w:r>
      <w:r w:rsidR="0065753B" w:rsidRPr="00A837B1">
        <w:rPr>
          <w:b/>
          <w:bCs/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ulati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Bod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ight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CA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stability,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level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DARPP-32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ggregate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odifi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ransgenic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[STR</w:t>
      </w:r>
      <w:r w:rsidR="0065753B" w:rsidRPr="00A837B1">
        <w:rPr>
          <w:color w:val="FF0000"/>
          <w:sz w:val="20"/>
          <w:szCs w:val="20"/>
        </w:rPr>
        <w:t xml:space="preserve"> </w:t>
      </w:r>
      <w:r w:rsidR="002910D2" w:rsidRPr="00A837B1">
        <w:rPr>
          <w:color w:val="FF0000"/>
          <w:sz w:val="20"/>
          <w:szCs w:val="20"/>
        </w:rPr>
        <w:t>17]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dicating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possib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genetically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linked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regio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2910D2" w:rsidRPr="00A837B1">
        <w:rPr>
          <w:sz w:val="20"/>
          <w:szCs w:val="20"/>
        </w:rPr>
        <w:t>AAO.</w:t>
      </w:r>
    </w:p>
    <w:p w:rsidR="003626EE" w:rsidRPr="00A837B1" w:rsidRDefault="002D7F9C" w:rsidP="00A837B1">
      <w:pPr>
        <w:autoSpaceDE w:val="0"/>
        <w:autoSpaceDN w:val="0"/>
        <w:adjustRightInd w:val="0"/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fl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</w:t>
      </w:r>
      <w:r w:rsidRPr="00A837B1">
        <w:rPr>
          <w:bCs/>
          <w:kern w:val="36"/>
          <w:sz w:val="20"/>
          <w:szCs w:val="20"/>
        </w:rPr>
        <w:t>romoter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bCs/>
          <w:kern w:val="36"/>
          <w:sz w:val="20"/>
          <w:szCs w:val="20"/>
        </w:rPr>
        <w:t>variation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bCs/>
          <w:kern w:val="36"/>
          <w:sz w:val="20"/>
          <w:szCs w:val="20"/>
        </w:rPr>
        <w:t>in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="00CD60E1" w:rsidRPr="00A837B1">
        <w:rPr>
          <w:bCs/>
          <w:kern w:val="36"/>
          <w:sz w:val="20"/>
          <w:szCs w:val="20"/>
        </w:rPr>
        <w:t>Neuropeptide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bCs/>
          <w:kern w:val="36"/>
          <w:sz w:val="20"/>
          <w:szCs w:val="20"/>
        </w:rPr>
        <w:t>Y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bCs/>
          <w:kern w:val="36"/>
          <w:sz w:val="20"/>
          <w:szCs w:val="20"/>
        </w:rPr>
        <w:t>(NPY)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bCs/>
          <w:kern w:val="36"/>
          <w:sz w:val="20"/>
          <w:szCs w:val="20"/>
        </w:rPr>
        <w:t>receptor</w:t>
      </w:r>
      <w:r w:rsidR="0065753B" w:rsidRPr="00A837B1">
        <w:rPr>
          <w:bCs/>
          <w:kern w:val="36"/>
          <w:sz w:val="20"/>
          <w:szCs w:val="20"/>
        </w:rPr>
        <w:t xml:space="preserve"> </w:t>
      </w:r>
      <w:r w:rsidRPr="00A837B1">
        <w:rPr>
          <w:sz w:val="20"/>
          <w:szCs w:val="20"/>
        </w:rPr>
        <w:t>NPY2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lucifer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orter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assa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tec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fl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</w:t>
      </w:r>
      <w:r w:rsidR="00BB41FA" w:rsidRPr="00A837B1">
        <w:rPr>
          <w:sz w:val="20"/>
          <w:szCs w:val="20"/>
        </w:rPr>
        <w:t>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sing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cleoti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lymorph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rk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s2234759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vea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PY2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itr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ayed</w:t>
      </w:r>
      <w:r w:rsidR="0065753B" w:rsidRPr="00A837B1">
        <w:rPr>
          <w:sz w:val="20"/>
          <w:szCs w:val="20"/>
        </w:rPr>
        <w:t xml:space="preserve"> </w:t>
      </w:r>
      <w:r w:rsidR="008E2FF3" w:rsidRPr="00A837B1">
        <w:rPr>
          <w:sz w:val="20"/>
          <w:szCs w:val="20"/>
        </w:rPr>
        <w:t>AAO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PY2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a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nifest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mptom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vid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ction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ultu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vid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volve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P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oni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PY2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opto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ath</w:t>
      </w:r>
      <w:r w:rsidR="0065753B" w:rsidRPr="00A837B1">
        <w:rPr>
          <w:sz w:val="20"/>
          <w:szCs w:val="20"/>
        </w:rPr>
        <w:t xml:space="preserve"> </w:t>
      </w:r>
      <w:r w:rsidR="00FA1C7E" w:rsidRPr="00A837B1">
        <w:rPr>
          <w:color w:val="FF0000"/>
          <w:sz w:val="20"/>
          <w:szCs w:val="20"/>
        </w:rPr>
        <w:t>[92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milar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lymorph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rs13102260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/A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ta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-139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posi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crip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ar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te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caliz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crip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c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val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n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="00BB41FA" w:rsidRPr="00A837B1">
        <w:rPr>
          <w:sz w:val="20"/>
          <w:szCs w:val="20"/>
        </w:rPr>
        <w:t>“</w:t>
      </w:r>
      <w:r w:rsidRPr="00A837B1">
        <w:rPr>
          <w:sz w:val="20"/>
          <w:szCs w:val="20"/>
        </w:rPr>
        <w:t>A</w:t>
      </w:r>
      <w:r w:rsidR="00BB41FA" w:rsidRPr="00A837B1">
        <w:rPr>
          <w:sz w:val="20"/>
          <w:szCs w:val="20"/>
        </w:rPr>
        <w:t>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equenc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0.04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casi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urope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0.41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frica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Yorban</w:t>
      </w:r>
      <w:proofErr w:type="spellEnd"/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in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viv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in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vitr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ctiv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ruit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ifican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ig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iatum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ffec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issu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a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issu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ma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nkn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F-</w:t>
      </w:r>
      <w:proofErr w:type="spellStart"/>
      <w:r w:rsidRPr="00A837B1">
        <w:rPr>
          <w:i/>
          <w:color w:val="FF0000"/>
          <w:sz w:val="20"/>
          <w:szCs w:val="20"/>
        </w:rPr>
        <w:t>ƙ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g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rain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wever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c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gu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lev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ctiv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pend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N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qu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tain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“A”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="008E2FF3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F-</w:t>
      </w:r>
      <w:proofErr w:type="spellStart"/>
      <w:r w:rsidRPr="00A837B1">
        <w:rPr>
          <w:color w:val="FF0000"/>
          <w:sz w:val="20"/>
          <w:szCs w:val="20"/>
        </w:rPr>
        <w:t>ƙ</w:t>
      </w:r>
      <w:r w:rsidRPr="00A837B1">
        <w:rPr>
          <w:sz w:val="20"/>
          <w:szCs w:val="20"/>
        </w:rPr>
        <w:t>B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hor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n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="008E2FF3" w:rsidRPr="00A837B1">
        <w:rPr>
          <w:i/>
          <w:color w:val="FF0000"/>
          <w:sz w:val="20"/>
          <w:szCs w:val="20"/>
        </w:rPr>
        <w:t>HTT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n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ay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="00FA1C7E" w:rsidRPr="00A837B1">
        <w:rPr>
          <w:color w:val="FF0000"/>
          <w:sz w:val="20"/>
          <w:szCs w:val="20"/>
        </w:rPr>
        <w:t>[51]</w:t>
      </w:r>
      <w:r w:rsidR="00FA1C7E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i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sul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dicat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ha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duc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l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yp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i/>
          <w:color w:val="FF0000"/>
          <w:sz w:val="20"/>
          <w:szCs w:val="20"/>
        </w:rPr>
        <w:t>HT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enhanc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athogenesis,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hil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reduct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mutan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i/>
          <w:color w:val="FF0000"/>
          <w:sz w:val="20"/>
          <w:szCs w:val="20"/>
        </w:rPr>
        <w:t>HTT</w:t>
      </w:r>
      <w:r w:rsidR="0065753B" w:rsidRPr="00A837B1">
        <w:rPr>
          <w:bCs/>
          <w:i/>
          <w:color w:val="FF0000"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vide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tection.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Exogenou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ver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expressio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wil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ype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i/>
          <w:color w:val="FF0000"/>
          <w:sz w:val="20"/>
          <w:szCs w:val="20"/>
        </w:rPr>
        <w:t>HT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a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bee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show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protec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mutan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TT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duced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toxicity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in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variou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models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of</w:t>
      </w:r>
      <w:r w:rsidR="0065753B" w:rsidRPr="00A837B1">
        <w:rPr>
          <w:bCs/>
          <w:sz w:val="20"/>
          <w:szCs w:val="20"/>
        </w:rPr>
        <w:t xml:space="preserve"> </w:t>
      </w:r>
      <w:r w:rsidRPr="00A837B1">
        <w:rPr>
          <w:bCs/>
          <w:sz w:val="20"/>
          <w:szCs w:val="20"/>
        </w:rPr>
        <w:t>HD</w:t>
      </w:r>
      <w:r w:rsidR="00DC10BB" w:rsidRPr="00A837B1">
        <w:rPr>
          <w:bCs/>
          <w:sz w:val="20"/>
          <w:szCs w:val="20"/>
        </w:rPr>
        <w:t>.</w:t>
      </w:r>
      <w:r w:rsidR="0065753B" w:rsidRPr="00A837B1">
        <w:rPr>
          <w:bCs/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HD,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exogenou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protect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HTT.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Reduction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i/>
          <w:color w:val="FF0000"/>
          <w:sz w:val="20"/>
          <w:szCs w:val="20"/>
        </w:rPr>
        <w:lastRenderedPageBreak/>
        <w:t>HT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enhanced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i/>
          <w:color w:val="FF0000"/>
          <w:sz w:val="20"/>
          <w:szCs w:val="20"/>
        </w:rPr>
        <w:t>HTT</w:t>
      </w:r>
      <w:r w:rsidR="00DC10BB" w:rsidRPr="00A837B1">
        <w:rPr>
          <w:i/>
          <w:iCs/>
          <w:color w:val="FF0000"/>
          <w:sz w:val="20"/>
          <w:szCs w:val="20"/>
        </w:rPr>
        <w:t>.</w:t>
      </w:r>
      <w:r w:rsidR="0065753B" w:rsidRPr="00A837B1">
        <w:rPr>
          <w:i/>
          <w:iCs/>
          <w:color w:val="FF0000"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Similar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result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has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also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been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reported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recently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using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the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Yeast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model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of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HD.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All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these</w:t>
      </w:r>
      <w:r w:rsidR="0065753B" w:rsidRPr="00A837B1">
        <w:rPr>
          <w:iCs/>
          <w:sz w:val="20"/>
          <w:szCs w:val="20"/>
        </w:rPr>
        <w:t xml:space="preserve"> </w:t>
      </w:r>
      <w:r w:rsidR="00DC10BB" w:rsidRPr="00A837B1">
        <w:rPr>
          <w:iCs/>
          <w:sz w:val="20"/>
          <w:szCs w:val="20"/>
        </w:rPr>
        <w:t>result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suppor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notion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anti-apoptotic/pro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survival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="00DC10BB" w:rsidRPr="00A837B1">
        <w:rPr>
          <w:bCs/>
          <w:color w:val="FF0000"/>
          <w:sz w:val="20"/>
          <w:szCs w:val="20"/>
        </w:rPr>
        <w:t>[STR18-STR23]</w:t>
      </w:r>
      <w:r w:rsidR="00DC10BB" w:rsidRPr="00A837B1">
        <w:rPr>
          <w:b/>
          <w:bCs/>
          <w:sz w:val="20"/>
          <w:szCs w:val="20"/>
        </w:rPr>
        <w:t>.</w:t>
      </w:r>
      <w:r w:rsidR="0065753B" w:rsidRPr="00A837B1">
        <w:rPr>
          <w:b/>
          <w:bCs/>
          <w:sz w:val="20"/>
          <w:szCs w:val="20"/>
        </w:rPr>
        <w:t xml:space="preserve"> </w:t>
      </w:r>
      <w:r w:rsidRPr="00A837B1">
        <w:rPr>
          <w:sz w:val="20"/>
          <w:szCs w:val="20"/>
        </w:rPr>
        <w:t>Reduc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RN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ff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proa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ment</w:t>
      </w:r>
      <w:r w:rsidR="0065753B" w:rsidRPr="00A837B1">
        <w:rPr>
          <w:sz w:val="20"/>
          <w:szCs w:val="20"/>
        </w:rPr>
        <w:t xml:space="preserve"> </w:t>
      </w:r>
      <w:r w:rsidR="002B45E2" w:rsidRPr="00A837B1">
        <w:rPr>
          <w:color w:val="FF0000"/>
          <w:sz w:val="20"/>
          <w:szCs w:val="20"/>
        </w:rPr>
        <w:t>[STR24]</w:t>
      </w:r>
      <w:r w:rsidR="002B45E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lymorph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rs2742976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/A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ta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mote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-29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S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crip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c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2F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tenti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ifi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caliz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uta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crip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ac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ind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t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s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E2F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ymphocy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/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zyg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ificant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w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mpa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/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omozygous</w:t>
      </w:r>
      <w:r w:rsidR="0065753B" w:rsidRPr="00A837B1">
        <w:rPr>
          <w:sz w:val="20"/>
          <w:szCs w:val="20"/>
        </w:rPr>
        <w:t xml:space="preserve"> </w:t>
      </w:r>
      <w:r w:rsidR="002B45E2" w:rsidRPr="00A837B1">
        <w:rPr>
          <w:color w:val="FF0000"/>
          <w:sz w:val="20"/>
          <w:szCs w:val="20"/>
        </w:rPr>
        <w:t>[52]</w:t>
      </w:r>
      <w:r w:rsidR="002B45E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2F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ma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stablishe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e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ently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oci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AO</w:t>
      </w:r>
      <w:r w:rsidR="002B45E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bookmarkStart w:id="0" w:name="OLE_LINK1"/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ific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SNPs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ssociated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with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AO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wer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46353869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A/C)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nd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2140734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G/T)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on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c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5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with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=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3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20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nd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7.1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14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espectively.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Other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loci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037699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</w:t>
      </w:r>
      <w:r w:rsidR="008E2FF3" w:rsidRPr="00A837B1">
        <w:rPr>
          <w:rFonts w:eastAsia="Calibri"/>
          <w:color w:val="000000"/>
          <w:sz w:val="20"/>
          <w:szCs w:val="20"/>
        </w:rPr>
        <w:t>c</w:t>
      </w:r>
      <w:r w:rsidRPr="00A837B1">
        <w:rPr>
          <w:rFonts w:eastAsia="Calibri"/>
          <w:color w:val="000000"/>
          <w:sz w:val="20"/>
          <w:szCs w:val="20"/>
        </w:rPr>
        <w:t>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8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T/C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=2.7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8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47804330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c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2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/G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=7.6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x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44287831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</w:t>
      </w:r>
      <w:r w:rsidR="008E2FF3" w:rsidRPr="00A837B1">
        <w:rPr>
          <w:rFonts w:eastAsia="Calibri"/>
          <w:color w:val="000000"/>
          <w:sz w:val="20"/>
          <w:szCs w:val="20"/>
        </w:rPr>
        <w:t>c</w:t>
      </w:r>
      <w:r w:rsidRPr="00A837B1">
        <w:rPr>
          <w:rFonts w:eastAsia="Calibri"/>
          <w:color w:val="000000"/>
          <w:sz w:val="20"/>
          <w:szCs w:val="20"/>
        </w:rPr>
        <w:t>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3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C/T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=2.2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1133929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chromosome5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C/T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=2.1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1061229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</w:t>
      </w:r>
      <w:r w:rsidR="008E2FF3" w:rsidRPr="00A837B1">
        <w:rPr>
          <w:rFonts w:eastAsia="Calibri"/>
          <w:color w:val="000000"/>
          <w:sz w:val="20"/>
          <w:szCs w:val="20"/>
        </w:rPr>
        <w:t>c</w:t>
      </w:r>
      <w:r w:rsidRPr="00A837B1">
        <w:rPr>
          <w:rFonts w:eastAsia="Calibri"/>
          <w:color w:val="000000"/>
          <w:sz w:val="20"/>
          <w:szCs w:val="20"/>
        </w:rPr>
        <w:t>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2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C/G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6.7x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261453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</w:t>
      </w:r>
      <w:r w:rsidR="008E2FF3" w:rsidRPr="00A837B1">
        <w:rPr>
          <w:rFonts w:eastAsia="Calibri"/>
          <w:color w:val="000000"/>
          <w:sz w:val="20"/>
          <w:szCs w:val="20"/>
        </w:rPr>
        <w:t>c</w:t>
      </w:r>
      <w:r w:rsidRPr="00A837B1">
        <w:rPr>
          <w:rFonts w:eastAsia="Calibri"/>
          <w:color w:val="000000"/>
          <w:sz w:val="20"/>
          <w:szCs w:val="20"/>
        </w:rPr>
        <w:t>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3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A/C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9.0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rs143367341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(chromosome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21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G/A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polymorphism,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2.5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x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rFonts w:eastAsia="Calibri"/>
          <w:color w:val="000000"/>
          <w:sz w:val="20"/>
          <w:szCs w:val="20"/>
        </w:rPr>
        <w:t>10</w:t>
      </w:r>
      <w:r w:rsidRPr="00A837B1">
        <w:rPr>
          <w:rFonts w:eastAsia="Calibri"/>
          <w:color w:val="FF0000"/>
          <w:sz w:val="20"/>
          <w:szCs w:val="20"/>
          <w:vertAlign w:val="superscript"/>
        </w:rPr>
        <w:t>-7</w:t>
      </w:r>
      <w:r w:rsidRPr="00A837B1">
        <w:rPr>
          <w:rFonts w:eastAsia="Calibri"/>
          <w:color w:val="000000"/>
          <w:sz w:val="20"/>
          <w:szCs w:val="20"/>
        </w:rPr>
        <w:t>)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="002B45E2" w:rsidRPr="00A837B1">
        <w:rPr>
          <w:rFonts w:eastAsia="Calibri"/>
          <w:color w:val="FF0000"/>
          <w:sz w:val="20"/>
          <w:szCs w:val="20"/>
        </w:rPr>
        <w:t>[53]</w:t>
      </w:r>
      <w:r w:rsidRPr="00A837B1">
        <w:rPr>
          <w:rFonts w:eastAsia="Calibri"/>
          <w:color w:val="000000"/>
          <w:sz w:val="20"/>
          <w:szCs w:val="20"/>
        </w:rPr>
        <w:t>.</w:t>
      </w:r>
      <w:r w:rsidR="0065753B" w:rsidRPr="00A837B1">
        <w:rPr>
          <w:rFonts w:eastAsia="Calibri"/>
          <w:color w:val="000000"/>
          <w:sz w:val="20"/>
          <w:szCs w:val="20"/>
        </w:rPr>
        <w:t xml:space="preserve"> </w:t>
      </w:r>
      <w:r w:rsidRPr="00A837B1">
        <w:rPr>
          <w:sz w:val="20"/>
          <w:szCs w:val="20"/>
        </w:rPr>
        <w:t>Co</w:t>
      </w:r>
      <w:r w:rsidR="00D13993" w:rsidRPr="00A837B1">
        <w:rPr>
          <w:sz w:val="20"/>
          <w:szCs w:val="20"/>
        </w:rPr>
        <w:t>py-number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variation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(CNV)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LC2A3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gene,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coding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neuronal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glucose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transpor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LUT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ul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bookmarkStart w:id="1" w:name="_GoBack"/>
      <w:r w:rsidRPr="00A837B1">
        <w:rPr>
          <w:sz w:val="20"/>
          <w:szCs w:val="20"/>
        </w:rPr>
        <w:t>A</w:t>
      </w:r>
      <w:r w:rsidR="008E2FF3" w:rsidRPr="00A837B1">
        <w:rPr>
          <w:sz w:val="20"/>
          <w:szCs w:val="20"/>
        </w:rPr>
        <w:t>A</w:t>
      </w:r>
      <w:r w:rsidRPr="00A837B1">
        <w:rPr>
          <w:sz w:val="20"/>
          <w:szCs w:val="20"/>
        </w:rPr>
        <w:t>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s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LC2A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ay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8E2FF3" w:rsidRPr="00A837B1">
        <w:rPr>
          <w:sz w:val="20"/>
          <w:szCs w:val="20"/>
        </w:rPr>
        <w:t>A</w:t>
      </w:r>
      <w:r w:rsidRPr="00A837B1">
        <w:rPr>
          <w:sz w:val="20"/>
          <w:szCs w:val="20"/>
        </w:rPr>
        <w:t>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hor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987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viduals</w:t>
      </w:r>
      <w:r w:rsidR="0065753B" w:rsidRPr="00A837B1">
        <w:rPr>
          <w:sz w:val="20"/>
          <w:szCs w:val="20"/>
        </w:rPr>
        <w:t xml:space="preserve"> </w:t>
      </w:r>
      <w:r w:rsidR="002B45E2" w:rsidRPr="00A837B1">
        <w:rPr>
          <w:color w:val="FF0000"/>
          <w:sz w:val="20"/>
          <w:szCs w:val="20"/>
        </w:rPr>
        <w:t>[54]</w:t>
      </w:r>
      <w:r w:rsidR="002B45E2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bookmarkEnd w:id="1"/>
      <w:r w:rsidR="003626EE"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basis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replication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ome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tudies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ufficient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tatistical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power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functional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implications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pathology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have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taken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OGG1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PPARGC1A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NPY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NRF-1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GLUT3/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SLC2A3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HTT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ATG7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CNR1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NPY2R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GRIN2A</w:t>
      </w:r>
      <w:r w:rsidR="003626EE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HAP1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i/>
          <w:color w:val="FF0000"/>
          <w:sz w:val="20"/>
          <w:szCs w:val="20"/>
        </w:rPr>
        <w:t>ADORA2A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further</w:t>
      </w:r>
      <w:r w:rsidR="0065753B" w:rsidRPr="00A837B1">
        <w:rPr>
          <w:sz w:val="20"/>
          <w:szCs w:val="20"/>
        </w:rPr>
        <w:t xml:space="preserve"> </w:t>
      </w:r>
      <w:r w:rsidR="003626EE" w:rsidRPr="00A837B1">
        <w:rPr>
          <w:sz w:val="20"/>
          <w:szCs w:val="20"/>
        </w:rPr>
        <w:t>study.</w:t>
      </w:r>
    </w:p>
    <w:p w:rsidR="00726D70" w:rsidRPr="00A837B1" w:rsidRDefault="0085140F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able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6: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CD60E1" w:rsidRPr="00A837B1">
        <w:rPr>
          <w:sz w:val="20"/>
          <w:szCs w:val="20"/>
        </w:rPr>
        <w:t>.</w:t>
      </w:r>
    </w:p>
    <w:p w:rsidR="0085140F" w:rsidRPr="00A837B1" w:rsidRDefault="0085140F" w:rsidP="00A837B1">
      <w:pPr>
        <w:spacing w:line="360" w:lineRule="auto"/>
        <w:jc w:val="both"/>
        <w:rPr>
          <w:b/>
          <w:sz w:val="20"/>
          <w:szCs w:val="20"/>
        </w:rPr>
      </w:pPr>
      <w:r w:rsidRPr="00A837B1">
        <w:rPr>
          <w:b/>
          <w:sz w:val="20"/>
          <w:szCs w:val="20"/>
        </w:rPr>
        <w:t>HD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associated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genes</w:t>
      </w:r>
    </w:p>
    <w:p w:rsidR="00F36718" w:rsidRPr="00A837B1" w:rsidRDefault="0085140F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Combin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ourc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RN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proofErr w:type="spellStart"/>
      <w:r w:rsidRPr="00A837B1">
        <w:rPr>
          <w:sz w:val="20"/>
          <w:szCs w:val="20"/>
        </w:rPr>
        <w:t>Hdsi</w:t>
      </w:r>
      <w:proofErr w:type="spellEnd"/>
      <w:r w:rsidRPr="00A837B1">
        <w:rPr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expres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o-expr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b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t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p/Down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ria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="00CB0D7B" w:rsidRPr="00A837B1">
        <w:rPr>
          <w:sz w:val="20"/>
          <w:szCs w:val="20"/>
        </w:rPr>
        <w:t>AA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tai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lea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teri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ethod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secti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.1-2.5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o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por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vol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ample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DD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long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amely</w:t>
      </w:r>
      <w:r w:rsidR="0065753B" w:rsidRPr="00A837B1">
        <w:rPr>
          <w:sz w:val="20"/>
          <w:szCs w:val="20"/>
        </w:rPr>
        <w:t xml:space="preserve"> </w:t>
      </w:r>
      <w:proofErr w:type="gramStart"/>
      <w:r w:rsidRPr="00A837B1">
        <w:rPr>
          <w:sz w:val="20"/>
          <w:szCs w:val="20"/>
        </w:rPr>
        <w:t>Caudate</w:t>
      </w:r>
      <w:proofErr w:type="gram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P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-</w:t>
      </w:r>
      <w:proofErr w:type="spellStart"/>
      <w:r w:rsidRPr="00A837B1">
        <w:rPr>
          <w:sz w:val="20"/>
          <w:szCs w:val="20"/>
        </w:rPr>
        <w:t>expressdb</w:t>
      </w:r>
      <w:proofErr w:type="spellEnd"/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Hdsi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ir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igh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lo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v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e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u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nd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en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u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a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v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egor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6)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gether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46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nsider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eve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udi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h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anipu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ul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.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Number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modify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athogenesis,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mainly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color w:val="FF0000"/>
          <w:sz w:val="20"/>
          <w:szCs w:val="20"/>
        </w:rPr>
        <w:t>[18]</w:t>
      </w:r>
      <w:r w:rsidR="00F36718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extended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approach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comparing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Genome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wide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siRNA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screening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elaborated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sz w:val="20"/>
          <w:szCs w:val="20"/>
        </w:rPr>
        <w:t>Supplementary</w:t>
      </w:r>
      <w:r w:rsidR="0065753B" w:rsidRPr="00A837B1">
        <w:rPr>
          <w:sz w:val="20"/>
          <w:szCs w:val="20"/>
        </w:rPr>
        <w:t xml:space="preserve"> </w:t>
      </w:r>
      <w:r w:rsidR="00D13993" w:rsidRPr="00A837B1">
        <w:rPr>
          <w:color w:val="FF0000"/>
          <w:sz w:val="20"/>
          <w:szCs w:val="20"/>
        </w:rPr>
        <w:t>TEXT</w:t>
      </w:r>
      <w:r w:rsidR="0065753B" w:rsidRPr="00A837B1">
        <w:rPr>
          <w:color w:val="FF0000"/>
          <w:sz w:val="20"/>
          <w:szCs w:val="20"/>
        </w:rPr>
        <w:t xml:space="preserve"> </w:t>
      </w:r>
      <w:r w:rsidR="00D13993" w:rsidRPr="00A837B1">
        <w:rPr>
          <w:color w:val="FF0000"/>
          <w:sz w:val="20"/>
          <w:szCs w:val="20"/>
        </w:rPr>
        <w:t>T3</w:t>
      </w:r>
      <w:r w:rsidR="00D13993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Searching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nteracting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which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either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suppressor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enhancer,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additional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47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roteins.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Thes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rotein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nteract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modulator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F36718"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="00F36718"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="00F36718" w:rsidRPr="00A837B1">
        <w:rPr>
          <w:color w:val="FF0000"/>
          <w:sz w:val="20"/>
          <w:szCs w:val="20"/>
        </w:rPr>
        <w:t>S6)</w:t>
      </w:r>
      <w:r w:rsidR="00F36718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designated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511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="00BD5E13"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="00CB0D7B" w:rsidRPr="00A837B1">
        <w:rPr>
          <w:sz w:val="20"/>
          <w:szCs w:val="20"/>
        </w:rPr>
        <w:t>altogether</w:t>
      </w:r>
      <w:r w:rsidR="00BD5E13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</w:p>
    <w:p w:rsidR="0085140F" w:rsidRPr="00A837B1" w:rsidRDefault="0085140F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Activ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03234E" w:rsidRPr="00A837B1">
        <w:rPr>
          <w:sz w:val="20"/>
          <w:szCs w:val="20"/>
        </w:rPr>
        <w:t>PRKAA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AMPK</w:t>
      </w:r>
      <w:r w:rsidR="0003234E" w:rsidRPr="00A837B1">
        <w:rPr>
          <w:sz w:val="20"/>
          <w:szCs w:val="20"/>
        </w:rPr>
        <w:t>1/</w:t>
      </w:r>
      <w:r w:rsidR="0065753B" w:rsidRPr="00A837B1">
        <w:rPr>
          <w:sz w:val="20"/>
          <w:szCs w:val="20"/>
        </w:rPr>
        <w:t xml:space="preserve"> </w:t>
      </w:r>
      <w:r w:rsidR="0003234E" w:rsidRPr="00A837B1">
        <w:rPr>
          <w:sz w:val="20"/>
          <w:szCs w:val="20"/>
        </w:rPr>
        <w:t>AMPK</w:t>
      </w:r>
      <w:r w:rsidR="0003234E" w:rsidRPr="00A837B1">
        <w:rPr>
          <w:color w:val="FF0000"/>
          <w:sz w:val="20"/>
          <w:szCs w:val="20"/>
        </w:rPr>
        <w:t>α</w:t>
      </w:r>
      <w:r w:rsidR="0003234E" w:rsidRPr="00A837B1">
        <w:rPr>
          <w:sz w:val="20"/>
          <w:szCs w:val="20"/>
        </w:rPr>
        <w:t>1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nhan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v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xida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imar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6/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iatu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w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iffer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R6/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Hdh</w:t>
      </w:r>
      <w:proofErr w:type="spellEnd"/>
      <w:r w:rsidR="008E158F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150Q/+)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MPK</w:t>
      </w:r>
      <w:r w:rsidR="00CB0D7B" w:rsidRPr="00A837B1">
        <w:rPr>
          <w:sz w:val="20"/>
          <w:szCs w:val="20"/>
        </w:rPr>
        <w:t>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v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xida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re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ica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ssib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o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lastRenderedPageBreak/>
        <w:t>AMPK</w:t>
      </w:r>
      <w:r w:rsidR="00CB0D7B" w:rsidRPr="00A837B1">
        <w:rPr>
          <w:sz w:val="20"/>
          <w:szCs w:val="20"/>
        </w:rPr>
        <w:t>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="00275497" w:rsidRPr="00A837B1">
        <w:rPr>
          <w:color w:val="FF0000"/>
          <w:sz w:val="20"/>
          <w:szCs w:val="20"/>
        </w:rPr>
        <w:t>[STR25]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GFR/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p75NTR/TNFRSF1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ostmorte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rai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GF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ven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ognitiv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l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lastic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cu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GF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ignaling</w:t>
      </w:r>
      <w:r w:rsidR="0065753B" w:rsidRPr="00A837B1">
        <w:rPr>
          <w:sz w:val="20"/>
          <w:szCs w:val="20"/>
        </w:rPr>
        <w:t xml:space="preserve"> </w:t>
      </w:r>
      <w:r w:rsidR="00275497" w:rsidRPr="00A837B1">
        <w:rPr>
          <w:color w:val="FF0000"/>
          <w:sz w:val="20"/>
          <w:szCs w:val="20"/>
        </w:rPr>
        <w:t>[STR26</w:t>
      </w:r>
      <w:proofErr w:type="gramStart"/>
      <w:r w:rsidR="00275497" w:rsidRPr="00A837B1">
        <w:rPr>
          <w:color w:val="FF0000"/>
          <w:sz w:val="20"/>
          <w:szCs w:val="20"/>
        </w:rPr>
        <w:t>,STR27</w:t>
      </w:r>
      <w:proofErr w:type="gramEnd"/>
      <w:r w:rsidR="00275497" w:rsidRPr="00A837B1">
        <w:rPr>
          <w:color w:val="FF0000"/>
          <w:sz w:val="20"/>
          <w:szCs w:val="20"/>
        </w:rPr>
        <w:t>]</w:t>
      </w:r>
      <w:r w:rsidR="00275497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lutathio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eroxida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Gpx6</w:t>
      </w:r>
      <w:r w:rsidRPr="00A837B1">
        <w:rPr>
          <w:sz w:val="20"/>
          <w:szCs w:val="20"/>
        </w:rPr>
        <w:t>)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gul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dentifi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xicit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ynthe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eth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creening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v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Gpx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viat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havio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lecula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enotyp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</w:t>
      </w:r>
      <w:r w:rsidR="00A922BF" w:rsidRPr="00A837B1">
        <w:rPr>
          <w:sz w:val="20"/>
          <w:szCs w:val="20"/>
        </w:rPr>
        <w:t>D</w:t>
      </w:r>
      <w:r w:rsidR="0065753B" w:rsidRPr="00A837B1">
        <w:rPr>
          <w:sz w:val="20"/>
          <w:szCs w:val="20"/>
        </w:rPr>
        <w:t xml:space="preserve"> </w:t>
      </w:r>
      <w:r w:rsidR="00275497" w:rsidRPr="00A837B1">
        <w:rPr>
          <w:color w:val="FF0000"/>
          <w:sz w:val="20"/>
          <w:szCs w:val="20"/>
        </w:rPr>
        <w:t>[STR</w:t>
      </w:r>
      <w:r w:rsidR="0065753B" w:rsidRPr="00A837B1">
        <w:rPr>
          <w:color w:val="FF0000"/>
          <w:sz w:val="20"/>
          <w:szCs w:val="20"/>
        </w:rPr>
        <w:t xml:space="preserve"> </w:t>
      </w:r>
      <w:r w:rsidR="00275497" w:rsidRPr="00A837B1">
        <w:rPr>
          <w:color w:val="FF0000"/>
          <w:sz w:val="20"/>
          <w:szCs w:val="20"/>
        </w:rPr>
        <w:t>28]</w:t>
      </w:r>
      <w:r w:rsidR="00A922BF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000000"/>
          <w:sz w:val="20"/>
          <w:szCs w:val="20"/>
          <w:shd w:val="clear" w:color="auto" w:fill="FFFFFF"/>
        </w:rPr>
        <w:t>Ube3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ubiquit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lig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3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ubiquit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in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ligase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3A)</w:t>
      </w:r>
      <w:r w:rsidR="0065753B" w:rsidRPr="00A837B1">
        <w:rPr>
          <w:sz w:val="20"/>
          <w:szCs w:val="20"/>
        </w:rPr>
        <w:t xml:space="preserve"> </w:t>
      </w:r>
      <w:r w:rsidR="009A4172" w:rsidRPr="00A837B1">
        <w:rPr>
          <w:color w:val="FF0000"/>
          <w:sz w:val="20"/>
          <w:szCs w:val="20"/>
        </w:rPr>
        <w:t>[STR29</w:t>
      </w:r>
      <w:proofErr w:type="gramStart"/>
      <w:r w:rsidRPr="00A837B1">
        <w:rPr>
          <w:color w:val="FF0000"/>
          <w:sz w:val="20"/>
          <w:szCs w:val="20"/>
        </w:rPr>
        <w:t>,</w:t>
      </w:r>
      <w:r w:rsidR="009A4172" w:rsidRPr="00A837B1">
        <w:rPr>
          <w:color w:val="FF0000"/>
          <w:sz w:val="20"/>
          <w:szCs w:val="20"/>
        </w:rPr>
        <w:t>STR30</w:t>
      </w:r>
      <w:proofErr w:type="gramEnd"/>
      <w:r w:rsidR="009A4172" w:rsidRPr="00A837B1">
        <w:rPr>
          <w:color w:val="FF0000"/>
          <w:sz w:val="20"/>
          <w:szCs w:val="20"/>
        </w:rPr>
        <w:t>]</w:t>
      </w:r>
      <w:r w:rsidR="00A922BF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000000"/>
          <w:sz w:val="20"/>
          <w:szCs w:val="20"/>
          <w:shd w:val="clear" w:color="auto" w:fill="FFFFFF"/>
        </w:rPr>
        <w:t>USP14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Pr="00A837B1">
        <w:rPr>
          <w:color w:val="000000"/>
          <w:sz w:val="20"/>
          <w:szCs w:val="20"/>
          <w:shd w:val="clear" w:color="auto" w:fill="FFFFFF"/>
        </w:rPr>
        <w:t>ubiquitin-specific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Pr="00A837B1">
        <w:rPr>
          <w:color w:val="000000"/>
          <w:sz w:val="20"/>
          <w:szCs w:val="20"/>
          <w:shd w:val="clear" w:color="auto" w:fill="FFFFFF"/>
        </w:rPr>
        <w:t>protease-14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A922BF" w:rsidRPr="00A837B1">
        <w:rPr>
          <w:color w:val="FF0000"/>
          <w:sz w:val="20"/>
          <w:szCs w:val="20"/>
          <w:shd w:val="clear" w:color="auto" w:fill="FFFFFF"/>
        </w:rPr>
        <w:t>[STR31]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A922BF" w:rsidRPr="00A837B1">
        <w:rPr>
          <w:color w:val="000000"/>
          <w:sz w:val="20"/>
          <w:szCs w:val="20"/>
          <w:shd w:val="clear" w:color="auto" w:fill="FFFFFF"/>
        </w:rPr>
        <w:t>were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A922BF" w:rsidRPr="00A837B1">
        <w:rPr>
          <w:color w:val="000000"/>
          <w:sz w:val="20"/>
          <w:szCs w:val="20"/>
          <w:shd w:val="clear" w:color="auto" w:fill="FFFFFF"/>
        </w:rPr>
        <w:t>also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A922BF" w:rsidRPr="00A837B1">
        <w:rPr>
          <w:color w:val="000000"/>
          <w:sz w:val="20"/>
          <w:szCs w:val="20"/>
          <w:shd w:val="clear" w:color="auto" w:fill="FFFFFF"/>
        </w:rPr>
        <w:t>implicated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CB0D7B" w:rsidRPr="00A837B1">
        <w:rPr>
          <w:color w:val="000000"/>
          <w:sz w:val="20"/>
          <w:szCs w:val="20"/>
          <w:shd w:val="clear" w:color="auto" w:fill="FFFFFF"/>
        </w:rPr>
        <w:t>in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CB0D7B" w:rsidRPr="00A837B1">
        <w:rPr>
          <w:color w:val="000000"/>
          <w:sz w:val="20"/>
          <w:szCs w:val="20"/>
          <w:shd w:val="clear" w:color="auto" w:fill="FFFFFF"/>
        </w:rPr>
        <w:t>HD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="00CB0D7B" w:rsidRPr="00A837B1">
        <w:rPr>
          <w:color w:val="000000"/>
          <w:sz w:val="20"/>
          <w:szCs w:val="20"/>
          <w:shd w:val="clear" w:color="auto" w:fill="FFFFFF"/>
        </w:rPr>
        <w:t>pathogenesis</w:t>
      </w:r>
      <w:r w:rsidR="00A922BF" w:rsidRPr="00A837B1">
        <w:rPr>
          <w:color w:val="000000"/>
          <w:sz w:val="20"/>
          <w:szCs w:val="20"/>
          <w:shd w:val="clear" w:color="auto" w:fill="FFFFFF"/>
        </w:rPr>
        <w:t>.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Pr="00A837B1">
        <w:rPr>
          <w:sz w:val="20"/>
          <w:szCs w:val="20"/>
        </w:rPr>
        <w:t>Fur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PAF1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DRD1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42237F" w:rsidRPr="00A837B1">
        <w:rPr>
          <w:i/>
          <w:color w:val="FF0000"/>
          <w:sz w:val="20"/>
          <w:szCs w:val="20"/>
        </w:rPr>
        <w:t>ATM</w:t>
      </w:r>
      <w:r w:rsidR="0042237F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42237F" w:rsidRPr="00A837B1">
        <w:rPr>
          <w:i/>
          <w:color w:val="FF0000"/>
          <w:sz w:val="20"/>
          <w:szCs w:val="20"/>
        </w:rPr>
        <w:t>HDAC1</w:t>
      </w:r>
      <w:r w:rsidR="0042237F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="0042237F" w:rsidRPr="00A837B1">
        <w:rPr>
          <w:i/>
          <w:color w:val="FF0000"/>
          <w:sz w:val="20"/>
          <w:szCs w:val="20"/>
        </w:rPr>
        <w:t>HDAC3</w:t>
      </w:r>
      <w:r w:rsidR="0042237F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QSTM1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i/>
          <w:color w:val="FF0000"/>
          <w:sz w:val="20"/>
          <w:szCs w:val="20"/>
        </w:rPr>
        <w:t>SNCA</w:t>
      </w:r>
      <w:r w:rsidR="0065753B" w:rsidRPr="00A837B1">
        <w:rPr>
          <w:i/>
          <w:color w:val="FF0000"/>
          <w:sz w:val="20"/>
          <w:szCs w:val="20"/>
        </w:rPr>
        <w:t xml:space="preserve"> </w:t>
      </w:r>
      <w:r w:rsidRPr="00A837B1">
        <w:rPr>
          <w:sz w:val="20"/>
          <w:szCs w:val="20"/>
        </w:rPr>
        <w:t>we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ul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Knock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armacologic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VT016426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poly</w:t>
      </w:r>
      <w:r w:rsidR="00CB0D7B" w:rsidRPr="00A837B1">
        <w:rPr>
          <w:sz w:val="20"/>
          <w:szCs w:val="20"/>
        </w:rPr>
        <w:t>Q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ggreg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optot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a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sp70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esen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or</w:t>
      </w:r>
      <w:r w:rsidR="0065753B" w:rsidRPr="00A837B1">
        <w:rPr>
          <w:sz w:val="20"/>
          <w:szCs w:val="20"/>
        </w:rPr>
        <w:t xml:space="preserve"> </w:t>
      </w:r>
      <w:r w:rsidR="00CB0D7B" w:rsidRPr="00A837B1">
        <w:rPr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color w:val="FF0000"/>
          <w:sz w:val="20"/>
          <w:szCs w:val="20"/>
        </w:rPr>
        <w:t>[STR32]</w:t>
      </w:r>
      <w:r w:rsidR="009E02D0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5B)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us</w:t>
      </w:r>
      <w:r w:rsidR="00CB0D7B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PAF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lik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vol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6/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tagonis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SCH23390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pami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ept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DRD1)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sz w:val="20"/>
          <w:szCs w:val="20"/>
        </w:rPr>
        <w:t>ADORA2A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sz w:val="20"/>
          <w:szCs w:val="20"/>
        </w:rPr>
        <w:t>/A2A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rot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ffe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ansgen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="00B42E4E" w:rsidRPr="00A837B1">
        <w:rPr>
          <w:color w:val="FF0000"/>
          <w:sz w:val="20"/>
          <w:szCs w:val="20"/>
        </w:rPr>
        <w:t>[91]</w:t>
      </w:r>
      <w:r w:rsidR="009E02D0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DRD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5A).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T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5B)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oub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ros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Atm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eterozygou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ul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lle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C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ng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ll-leng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uma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e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how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a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ltipl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havior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bnormalities</w:t>
      </w:r>
      <w:r w:rsidR="0065753B" w:rsidRPr="00A837B1">
        <w:rPr>
          <w:sz w:val="20"/>
          <w:szCs w:val="20"/>
        </w:rPr>
        <w:t xml:space="preserve"> </w:t>
      </w:r>
      <w:r w:rsidR="00CB0D7B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mpro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rtial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pathology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esides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T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o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uta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a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at</w:t>
      </w:r>
      <w:r w:rsidR="0065753B" w:rsidRPr="00A837B1">
        <w:rPr>
          <w:sz w:val="20"/>
          <w:szCs w:val="20"/>
        </w:rPr>
        <w:t xml:space="preserve"> </w:t>
      </w:r>
      <w:proofErr w:type="spellStart"/>
      <w:r w:rsidRPr="00A837B1">
        <w:rPr>
          <w:sz w:val="20"/>
          <w:szCs w:val="20"/>
        </w:rPr>
        <w:t>striatal</w:t>
      </w:r>
      <w:proofErr w:type="spellEnd"/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neuron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duc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luripot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te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el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ri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ients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color w:val="FF0000"/>
          <w:sz w:val="20"/>
          <w:szCs w:val="20"/>
        </w:rPr>
        <w:t>[STR33]</w:t>
      </w:r>
      <w:r w:rsidR="009E02D0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QSTM1/p6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teract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l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yp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TT</w:t>
      </w:r>
      <w:r w:rsidR="0065753B" w:rsidRPr="00A837B1">
        <w:rPr>
          <w:sz w:val="20"/>
          <w:szCs w:val="20"/>
        </w:rPr>
        <w:t xml:space="preserve"> </w:t>
      </w:r>
      <w:r w:rsidR="006A5D34" w:rsidRPr="00A837B1">
        <w:rPr>
          <w:color w:val="FF0000"/>
          <w:sz w:val="20"/>
          <w:szCs w:val="20"/>
        </w:rPr>
        <w:t>[STR34]</w:t>
      </w:r>
      <w:r w:rsidR="006A5D34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Deletion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i/>
          <w:color w:val="FF0000"/>
          <w:sz w:val="20"/>
          <w:szCs w:val="20"/>
        </w:rPr>
        <w:t>SQSTM1/p62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led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longer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life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span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reduced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nuclear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inclusions</w:t>
      </w:r>
      <w:r w:rsidR="0065753B" w:rsidRPr="00A837B1">
        <w:rPr>
          <w:sz w:val="20"/>
          <w:szCs w:val="20"/>
        </w:rPr>
        <w:t xml:space="preserve"> </w:t>
      </w:r>
      <w:r w:rsidR="006A5D34" w:rsidRPr="00A837B1">
        <w:rPr>
          <w:color w:val="FF0000"/>
          <w:sz w:val="20"/>
          <w:szCs w:val="20"/>
        </w:rPr>
        <w:t>[STR35]</w:t>
      </w:r>
      <w:r w:rsidR="006A5D34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="009E02D0" w:rsidRPr="00A837B1">
        <w:rPr>
          <w:sz w:val="20"/>
          <w:szCs w:val="20"/>
        </w:rPr>
        <w:t>E</w:t>
      </w:r>
      <w:r w:rsidRPr="00A837B1">
        <w:rPr>
          <w:sz w:val="20"/>
          <w:szCs w:val="20"/>
        </w:rPr>
        <w:t>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="00CB0D7B" w:rsidRPr="00A837B1">
        <w:rPr>
          <w:i/>
          <w:color w:val="FF0000"/>
          <w:sz w:val="20"/>
          <w:szCs w:val="20"/>
        </w:rPr>
        <w:t>SQSTM1/p6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a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5A)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6/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ic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it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A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hibitor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pecific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AC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AC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cov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henotype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uch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reatmen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mprov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gener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y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bserv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</w:t>
      </w:r>
      <w:r w:rsidR="0065753B" w:rsidRPr="00A837B1">
        <w:rPr>
          <w:sz w:val="20"/>
          <w:szCs w:val="20"/>
        </w:rPr>
        <w:t xml:space="preserve"> </w:t>
      </w:r>
      <w:r w:rsidR="006A5D34" w:rsidRPr="00A837B1">
        <w:rPr>
          <w:color w:val="FF0000"/>
          <w:sz w:val="20"/>
          <w:szCs w:val="20"/>
        </w:rPr>
        <w:t>[STR36]</w:t>
      </w:r>
      <w:r w:rsidR="006A5D34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v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α</w:t>
      </w:r>
      <w:r w:rsidRPr="00A837B1">
        <w:rPr>
          <w:sz w:val="20"/>
          <w:szCs w:val="20"/>
        </w:rPr>
        <w:t>-Synucle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SNCA</w:t>
      </w:r>
      <w:r w:rsidRPr="00A837B1">
        <w:rPr>
          <w:sz w:val="20"/>
          <w:szCs w:val="20"/>
        </w:rPr>
        <w:t>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le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NC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respectively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pathogenes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us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model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="006A5D34" w:rsidRPr="00A837B1">
        <w:rPr>
          <w:color w:val="FF0000"/>
          <w:sz w:val="20"/>
          <w:szCs w:val="20"/>
        </w:rPr>
        <w:t>[98]</w:t>
      </w:r>
      <w:r w:rsidR="006A5D34"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ress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NCA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ecre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h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udat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f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(Supplementary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Table</w:t>
      </w:r>
      <w:r w:rsidR="0065753B" w:rsidRPr="00A837B1">
        <w:rPr>
          <w:color w:val="FF0000"/>
          <w:sz w:val="20"/>
          <w:szCs w:val="20"/>
        </w:rPr>
        <w:t xml:space="preserve"> </w:t>
      </w:r>
      <w:r w:rsidRPr="00A837B1">
        <w:rPr>
          <w:color w:val="FF0000"/>
          <w:sz w:val="20"/>
          <w:szCs w:val="20"/>
        </w:rPr>
        <w:t>S5A)</w:t>
      </w:r>
      <w:r w:rsidRPr="00A837B1">
        <w:rPr>
          <w:sz w:val="20"/>
          <w:szCs w:val="20"/>
        </w:rPr>
        <w:t>.</w:t>
      </w:r>
      <w:r w:rsidR="0065753B" w:rsidRPr="00A837B1">
        <w:rPr>
          <w:sz w:val="20"/>
          <w:szCs w:val="20"/>
        </w:rPr>
        <w:t xml:space="preserve"> </w:t>
      </w:r>
    </w:p>
    <w:p w:rsidR="00BD5E13" w:rsidRPr="00A837B1" w:rsidRDefault="00BD5E13" w:rsidP="00A837B1">
      <w:pPr>
        <w:spacing w:line="360" w:lineRule="auto"/>
        <w:jc w:val="both"/>
        <w:rPr>
          <w:sz w:val="20"/>
          <w:szCs w:val="20"/>
        </w:rPr>
      </w:pPr>
      <w:r w:rsidRPr="00A837B1">
        <w:rPr>
          <w:sz w:val="20"/>
          <w:szCs w:val="20"/>
        </w:rPr>
        <w:t>I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i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1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0612D"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w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d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other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12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</w:t>
      </w:r>
      <w:r w:rsidRPr="00A837B1">
        <w:rPr>
          <w:i/>
          <w:color w:val="FF0000"/>
          <w:sz w:val="20"/>
          <w:szCs w:val="20"/>
        </w:rPr>
        <w:t>PRKAA1/AMPK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NGFR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Gpx6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  <w:shd w:val="clear" w:color="auto" w:fill="FFFFFF"/>
        </w:rPr>
        <w:t>Ube3a</w:t>
      </w:r>
      <w:r w:rsidRPr="00A837B1">
        <w:rPr>
          <w:color w:val="000000"/>
          <w:sz w:val="20"/>
          <w:szCs w:val="20"/>
          <w:shd w:val="clear" w:color="auto" w:fill="FFFFFF"/>
        </w:rPr>
        <w:t>,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Pr="00A837B1">
        <w:rPr>
          <w:i/>
          <w:color w:val="FF0000"/>
          <w:sz w:val="20"/>
          <w:szCs w:val="20"/>
          <w:shd w:val="clear" w:color="auto" w:fill="FFFFFF"/>
        </w:rPr>
        <w:t>USP14</w:t>
      </w:r>
      <w:r w:rsidRPr="00A837B1">
        <w:rPr>
          <w:color w:val="000000"/>
          <w:sz w:val="20"/>
          <w:szCs w:val="20"/>
          <w:shd w:val="clear" w:color="auto" w:fill="FFFFFF"/>
        </w:rPr>
        <w:t>,</w:t>
      </w:r>
      <w:r w:rsidR="0065753B" w:rsidRPr="00A837B1">
        <w:rPr>
          <w:color w:val="000000"/>
          <w:sz w:val="20"/>
          <w:szCs w:val="20"/>
          <w:shd w:val="clear" w:color="auto" w:fill="FFFFFF"/>
        </w:rPr>
        <w:t xml:space="preserve"> </w:t>
      </w:r>
      <w:r w:rsidRPr="00A837B1">
        <w:rPr>
          <w:i/>
          <w:color w:val="FF0000"/>
          <w:sz w:val="20"/>
          <w:szCs w:val="20"/>
        </w:rPr>
        <w:t>APAF1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DRD1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ATM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DAC1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HDAC3</w:t>
      </w:r>
      <w:r w:rsidRPr="00A837B1">
        <w:rPr>
          <w:sz w:val="20"/>
          <w:szCs w:val="20"/>
        </w:rPr>
        <w:t>,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QSTM1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i/>
          <w:color w:val="FF0000"/>
          <w:sz w:val="20"/>
          <w:szCs w:val="20"/>
        </w:rPr>
        <w:t>SNCA</w:t>
      </w:r>
      <w:r w:rsidRPr="00A837B1">
        <w:rPr>
          <w:sz w:val="20"/>
          <w:szCs w:val="20"/>
        </w:rPr>
        <w:t>);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ot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523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H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ssociat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genes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catalogu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analyz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further.</w:t>
      </w:r>
    </w:p>
    <w:p w:rsidR="004E46B7" w:rsidRPr="00A837B1" w:rsidRDefault="004E46B7" w:rsidP="00A837B1">
      <w:pPr>
        <w:autoSpaceDE w:val="0"/>
        <w:autoSpaceDN w:val="0"/>
        <w:adjustRightInd w:val="0"/>
        <w:spacing w:line="360" w:lineRule="auto"/>
        <w:jc w:val="both"/>
        <w:rPr>
          <w:sz w:val="20"/>
          <w:szCs w:val="20"/>
        </w:rPr>
      </w:pPr>
      <w:r w:rsidRPr="00A837B1">
        <w:rPr>
          <w:b/>
          <w:sz w:val="20"/>
          <w:szCs w:val="20"/>
        </w:rPr>
        <w:t>Supplementary</w:t>
      </w:r>
      <w:r w:rsidR="0065753B" w:rsidRPr="00A837B1">
        <w:rPr>
          <w:b/>
          <w:sz w:val="20"/>
          <w:szCs w:val="20"/>
        </w:rPr>
        <w:t xml:space="preserve"> </w:t>
      </w:r>
      <w:r w:rsidRPr="00A837B1">
        <w:rPr>
          <w:b/>
          <w:sz w:val="20"/>
          <w:szCs w:val="20"/>
        </w:rPr>
        <w:t>TEXT</w:t>
      </w:r>
      <w:r w:rsidR="0065753B" w:rsidRPr="00A837B1">
        <w:rPr>
          <w:b/>
          <w:sz w:val="20"/>
          <w:szCs w:val="20"/>
        </w:rPr>
        <w:t xml:space="preserve"> </w:t>
      </w:r>
      <w:r w:rsidR="00894C7F" w:rsidRPr="00A837B1">
        <w:rPr>
          <w:b/>
          <w:sz w:val="20"/>
          <w:szCs w:val="20"/>
        </w:rPr>
        <w:t>T</w:t>
      </w:r>
      <w:r w:rsidR="0085140F" w:rsidRPr="00A837B1">
        <w:rPr>
          <w:b/>
          <w:sz w:val="20"/>
          <w:szCs w:val="20"/>
        </w:rPr>
        <w:t>7</w:t>
      </w:r>
      <w:r w:rsidRPr="00A837B1">
        <w:rPr>
          <w:b/>
          <w:sz w:val="20"/>
          <w:szCs w:val="20"/>
        </w:rPr>
        <w:t>: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Target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Validati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Score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(TVS)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based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on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experimental</w:t>
      </w:r>
      <w:r w:rsidR="0065753B" w:rsidRPr="00A837B1">
        <w:rPr>
          <w:sz w:val="20"/>
          <w:szCs w:val="20"/>
        </w:rPr>
        <w:t xml:space="preserve"> </w:t>
      </w:r>
      <w:r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="00455B9C" w:rsidRPr="00A837B1">
        <w:rPr>
          <w:sz w:val="20"/>
          <w:szCs w:val="20"/>
        </w:rPr>
        <w:t>and</w:t>
      </w:r>
      <w:r w:rsidR="0065753B" w:rsidRPr="00A837B1">
        <w:rPr>
          <w:sz w:val="20"/>
          <w:szCs w:val="20"/>
        </w:rPr>
        <w:t xml:space="preserve"> </w:t>
      </w:r>
      <w:r w:rsidR="00455B9C" w:rsidRPr="00A837B1">
        <w:rPr>
          <w:sz w:val="20"/>
          <w:szCs w:val="20"/>
        </w:rPr>
        <w:t>data</w:t>
      </w:r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sz w:val="20"/>
          <w:szCs w:val="20"/>
        </w:rPr>
        <w:t>collected</w:t>
      </w:r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sz w:val="20"/>
          <w:szCs w:val="20"/>
        </w:rPr>
        <w:t>from</w:t>
      </w:r>
      <w:r w:rsidR="0065753B" w:rsidRPr="00A837B1">
        <w:rPr>
          <w:sz w:val="20"/>
          <w:szCs w:val="20"/>
        </w:rPr>
        <w:t xml:space="preserve"> </w:t>
      </w:r>
      <w:proofErr w:type="spellStart"/>
      <w:r w:rsidR="00AD6E5B" w:rsidRPr="00A837B1">
        <w:rPr>
          <w:sz w:val="20"/>
          <w:szCs w:val="20"/>
        </w:rPr>
        <w:t>Kalathur</w:t>
      </w:r>
      <w:proofErr w:type="spellEnd"/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sz w:val="20"/>
          <w:szCs w:val="20"/>
        </w:rPr>
        <w:t>RK</w:t>
      </w:r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sz w:val="20"/>
          <w:szCs w:val="20"/>
        </w:rPr>
        <w:t>et</w:t>
      </w:r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sz w:val="20"/>
          <w:szCs w:val="20"/>
        </w:rPr>
        <w:t>al.,</w:t>
      </w:r>
      <w:r w:rsidR="0065753B" w:rsidRPr="00A837B1">
        <w:rPr>
          <w:sz w:val="20"/>
          <w:szCs w:val="20"/>
        </w:rPr>
        <w:t xml:space="preserve"> </w:t>
      </w:r>
      <w:r w:rsidR="00AD6E5B" w:rsidRPr="00A837B1">
        <w:rPr>
          <w:color w:val="FF0000"/>
          <w:sz w:val="20"/>
          <w:szCs w:val="20"/>
        </w:rPr>
        <w:t>[89]</w:t>
      </w:r>
      <w:r w:rsidR="00C53537" w:rsidRPr="00A837B1">
        <w:rPr>
          <w:sz w:val="20"/>
          <w:szCs w:val="20"/>
        </w:rPr>
        <w:t>.</w:t>
      </w:r>
    </w:p>
    <w:p w:rsidR="004E46B7" w:rsidRPr="00726D70" w:rsidRDefault="004E46B7" w:rsidP="004E46B7">
      <w:pPr>
        <w:ind w:left="720" w:hanging="720"/>
        <w:rPr>
          <w:sz w:val="22"/>
          <w:szCs w:val="22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8753"/>
        <w:gridCol w:w="489"/>
      </w:tblGrid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Experiment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evidenc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ify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effects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TVS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Dru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rap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ulat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(target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a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demonstrat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efficac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as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3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linic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rial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Dru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rap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ulat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(target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a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demonstrat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efficac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as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2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linic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ri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enotyp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non-rod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larg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nim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ammalia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e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(e.g.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rimat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sheep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mprov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up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anipula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4.5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Improvem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enotyp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rod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el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wa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bserv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us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rapeuticall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releva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dru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t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terven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a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ighl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specif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f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4.0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(target)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ssociat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with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linkag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stud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umans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whe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anipula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lead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o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hang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enotyp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rod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els.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3.5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Caus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relationship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with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bserv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AD4362">
              <w:rPr>
                <w:rStyle w:val="Emphasis"/>
                <w:rFonts w:ascii="Arial" w:hAnsi="Arial" w:cs="Arial"/>
                <w:color w:val="FF0000"/>
                <w:sz w:val="14"/>
                <w:szCs w:val="14"/>
              </w:rPr>
              <w:t>in</w:t>
            </w:r>
            <w:r w:rsidR="0065753B">
              <w:rPr>
                <w:rStyle w:val="Emphasis"/>
                <w:rFonts w:ascii="Arial" w:hAnsi="Arial" w:cs="Arial"/>
                <w:color w:val="FF0000"/>
                <w:sz w:val="14"/>
                <w:szCs w:val="14"/>
              </w:rPr>
              <w:t xml:space="preserve"> </w:t>
            </w:r>
            <w:r w:rsidRPr="00AD4362">
              <w:rPr>
                <w:rStyle w:val="Emphasis"/>
                <w:rFonts w:ascii="Arial" w:hAnsi="Arial" w:cs="Arial"/>
                <w:color w:val="FF0000"/>
                <w:sz w:val="14"/>
                <w:szCs w:val="14"/>
              </w:rPr>
              <w:t>vitro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el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ultur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lowe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ganism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e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up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et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harmacologic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odification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a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show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lter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athwa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function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ctivity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Gen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with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hang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express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ellula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distribu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,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f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h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corresponding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rote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bind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o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uta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proofErr w:type="spellStart"/>
            <w:r w:rsidRPr="00C53537">
              <w:rPr>
                <w:rFonts w:ascii="Arial" w:hAnsi="Arial" w:cs="Arial"/>
                <w:sz w:val="14"/>
                <w:szCs w:val="14"/>
              </w:rPr>
              <w:t>Htt</w:t>
            </w:r>
            <w:proofErr w:type="spellEnd"/>
            <w:r w:rsidRPr="00C53537">
              <w:rPr>
                <w:rFonts w:ascii="Arial" w:hAnsi="Arial" w:cs="Arial"/>
                <w:sz w:val="14"/>
                <w:szCs w:val="14"/>
              </w:rPr>
              <w:t>.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2.0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prese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n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ctiv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-releva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bra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region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link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to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a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HD-relevant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biological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mechanism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1.0</w:t>
            </w:r>
          </w:p>
        </w:tc>
      </w:tr>
      <w:tr w:rsidR="004E46B7" w:rsidRPr="00C53537" w:rsidTr="00C53537">
        <w:trPr>
          <w:jc w:val="center"/>
        </w:trPr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Genes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mplicat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i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neurodegenera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r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proofErr w:type="spellStart"/>
            <w:r w:rsidRPr="00C53537">
              <w:rPr>
                <w:rFonts w:ascii="Arial" w:hAnsi="Arial" w:cs="Arial"/>
                <w:sz w:val="14"/>
                <w:szCs w:val="14"/>
              </w:rPr>
              <w:t>polyglutamine</w:t>
            </w:r>
            <w:proofErr w:type="spellEnd"/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dysfuncti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based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on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genome-wide</w:t>
            </w:r>
            <w:r w:rsidR="0065753B">
              <w:rPr>
                <w:rFonts w:ascii="Arial" w:hAnsi="Arial" w:cs="Arial"/>
                <w:sz w:val="14"/>
                <w:szCs w:val="14"/>
              </w:rPr>
              <w:t xml:space="preserve"> </w:t>
            </w:r>
            <w:r w:rsidRPr="00C53537">
              <w:rPr>
                <w:rFonts w:ascii="Arial" w:hAnsi="Arial" w:cs="Arial"/>
                <w:sz w:val="14"/>
                <w:szCs w:val="14"/>
              </w:rPr>
              <w:t>screens</w:t>
            </w:r>
          </w:p>
        </w:tc>
        <w:tc>
          <w:tcPr>
            <w:tcW w:w="0" w:type="auto"/>
            <w:vAlign w:val="center"/>
          </w:tcPr>
          <w:p w:rsidR="004E46B7" w:rsidRPr="00C53537" w:rsidRDefault="004E46B7" w:rsidP="00C53537">
            <w:pPr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C53537">
              <w:rPr>
                <w:rFonts w:ascii="Arial" w:hAnsi="Arial" w:cs="Arial"/>
                <w:sz w:val="14"/>
                <w:szCs w:val="14"/>
              </w:rPr>
              <w:t>0</w:t>
            </w:r>
          </w:p>
        </w:tc>
      </w:tr>
      <w:bookmarkEnd w:id="0"/>
    </w:tbl>
    <w:p w:rsidR="00C53537" w:rsidRDefault="00C53537" w:rsidP="00B33AA5">
      <w:pPr>
        <w:jc w:val="center"/>
      </w:pPr>
    </w:p>
    <w:p w:rsidR="00AD6E5B" w:rsidRPr="007A6110" w:rsidRDefault="00D90CB1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b/>
          <w:sz w:val="20"/>
          <w:szCs w:val="20"/>
        </w:rPr>
        <w:lastRenderedPageBreak/>
        <w:t>Supplementary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EX</w:t>
      </w:r>
      <w:r w:rsidR="00C812C0" w:rsidRPr="007A6110">
        <w:rPr>
          <w:b/>
          <w:sz w:val="20"/>
          <w:szCs w:val="20"/>
        </w:rPr>
        <w:t>T</w:t>
      </w:r>
      <w:r w:rsidR="0065753B" w:rsidRPr="007A6110">
        <w:rPr>
          <w:b/>
          <w:sz w:val="20"/>
          <w:szCs w:val="20"/>
        </w:rPr>
        <w:t xml:space="preserve"> </w:t>
      </w:r>
      <w:r w:rsidR="00C812C0" w:rsidRPr="007A6110">
        <w:rPr>
          <w:b/>
          <w:sz w:val="20"/>
          <w:szCs w:val="20"/>
        </w:rPr>
        <w:t>T</w:t>
      </w:r>
      <w:r w:rsidRPr="007A6110">
        <w:rPr>
          <w:b/>
          <w:sz w:val="20"/>
          <w:szCs w:val="20"/>
        </w:rPr>
        <w:t>8:</w:t>
      </w:r>
      <w:r w:rsidR="0065753B" w:rsidRPr="007A6110">
        <w:rPr>
          <w:b/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genes,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which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either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726D70"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or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potential</w:t>
      </w:r>
      <w:r w:rsidR="0065753B" w:rsidRPr="007A6110">
        <w:rPr>
          <w:sz w:val="20"/>
          <w:szCs w:val="20"/>
        </w:rPr>
        <w:t xml:space="preserve"> </w:t>
      </w:r>
      <w:r w:rsidR="00D036AF"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potential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new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not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catalogued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sz w:val="20"/>
          <w:szCs w:val="20"/>
        </w:rPr>
        <w:t>Research</w:t>
      </w:r>
      <w:r w:rsidR="0065753B" w:rsidRPr="007A6110">
        <w:rPr>
          <w:sz w:val="20"/>
          <w:szCs w:val="20"/>
        </w:rPr>
        <w:t xml:space="preserve"> </w:t>
      </w:r>
      <w:r w:rsidR="00604AF0" w:rsidRPr="007A6110">
        <w:rPr>
          <w:i/>
          <w:color w:val="FF0000"/>
          <w:sz w:val="20"/>
          <w:szCs w:val="20"/>
        </w:rPr>
        <w:t>Crossroads</w:t>
      </w:r>
      <w:r w:rsidR="0065753B" w:rsidRPr="007A6110">
        <w:rPr>
          <w:i/>
          <w:color w:val="FF0000"/>
          <w:sz w:val="20"/>
          <w:szCs w:val="20"/>
        </w:rPr>
        <w:t xml:space="preserve"> </w:t>
      </w:r>
      <w:r w:rsidR="00281DE7" w:rsidRPr="007A6110">
        <w:rPr>
          <w:i/>
          <w:color w:val="FF0000"/>
          <w:sz w:val="20"/>
          <w:szCs w:val="20"/>
        </w:rPr>
        <w:t>(</w:t>
      </w:r>
      <w:r w:rsidR="00281DE7" w:rsidRPr="007A6110">
        <w:rPr>
          <w:rStyle w:val="HTMLCite"/>
          <w:i w:val="0"/>
          <w:sz w:val="20"/>
          <w:szCs w:val="20"/>
        </w:rPr>
        <w:t>http://www.hdresearchcrossroads.org/)</w:t>
      </w:r>
      <w:r w:rsidR="00C53537" w:rsidRPr="007A6110">
        <w:rPr>
          <w:rStyle w:val="HTMLCite"/>
          <w:i w:val="0"/>
          <w:sz w:val="20"/>
          <w:szCs w:val="20"/>
        </w:rPr>
        <w:t>.</w:t>
      </w:r>
    </w:p>
    <w:p w:rsidR="00281DE7" w:rsidRPr="007A6110" w:rsidRDefault="00604AF0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ather</w:t>
      </w:r>
      <w:r w:rsidR="0065753B" w:rsidRPr="007A6110">
        <w:rPr>
          <w:sz w:val="20"/>
          <w:szCs w:val="20"/>
        </w:rPr>
        <w:t xml:space="preserve"> </w:t>
      </w:r>
      <w:r w:rsidR="00985E3B" w:rsidRPr="007A6110">
        <w:rPr>
          <w:sz w:val="20"/>
          <w:szCs w:val="20"/>
        </w:rPr>
        <w:t>comprehens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form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in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hic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know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tenti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s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ath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form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ver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ources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dentific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unction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</w:t>
      </w:r>
      <w:r w:rsidR="00AD6E5B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especially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biological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processes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annotated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Ontology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(GO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u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ntolog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ataba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w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oad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BioMart</w:t>
      </w:r>
      <w:proofErr w:type="spellEnd"/>
      <w:r w:rsidR="0065753B" w:rsidRPr="007A6110">
        <w:rPr>
          <w:sz w:val="20"/>
          <w:szCs w:val="20"/>
        </w:rPr>
        <w:t xml:space="preserve"> </w:t>
      </w:r>
      <w:r w:rsidR="007960AF" w:rsidRPr="007A6110">
        <w:rPr>
          <w:sz w:val="20"/>
          <w:szCs w:val="20"/>
        </w:rPr>
        <w:t>(</w:t>
      </w:r>
      <w:hyperlink r:id="rId12" w:history="1">
        <w:r w:rsidR="007960AF" w:rsidRPr="007A6110">
          <w:rPr>
            <w:rStyle w:val="Hyperlink"/>
            <w:sz w:val="20"/>
            <w:szCs w:val="20"/>
          </w:rPr>
          <w:t>http://www.ensembl.org/biomart/martview/3a7414d2ce1af7d18191aa71e329251b</w:t>
        </w:r>
      </w:hyperlink>
      <w:r w:rsidR="00AD6E5B" w:rsidRPr="007A6110">
        <w:rPr>
          <w:sz w:val="20"/>
          <w:szCs w:val="20"/>
        </w:rPr>
        <w:t>).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further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searched</w:t>
      </w:r>
      <w:r w:rsidR="0065753B" w:rsidRPr="007A6110">
        <w:rPr>
          <w:sz w:val="20"/>
          <w:szCs w:val="20"/>
        </w:rPr>
        <w:t xml:space="preserve"> </w:t>
      </w:r>
      <w:r w:rsidR="00645F61" w:rsidRPr="007A6110">
        <w:rPr>
          <w:sz w:val="20"/>
          <w:szCs w:val="20"/>
        </w:rPr>
        <w:t>online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Kyoto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Encyclopedia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Genomes</w:t>
      </w:r>
      <w:r w:rsidR="0065753B" w:rsidRPr="007A6110">
        <w:rPr>
          <w:sz w:val="20"/>
          <w:szCs w:val="20"/>
        </w:rPr>
        <w:t xml:space="preserve"> </w:t>
      </w:r>
      <w:r w:rsidR="00AD6E5B" w:rsidRPr="007A6110">
        <w:rPr>
          <w:sz w:val="20"/>
          <w:szCs w:val="20"/>
        </w:rPr>
        <w:t>(</w:t>
      </w:r>
      <w:r w:rsidR="007960AF" w:rsidRPr="007A6110">
        <w:rPr>
          <w:sz w:val="20"/>
          <w:szCs w:val="20"/>
        </w:rPr>
        <w:t>KEGG</w:t>
      </w:r>
      <w:r w:rsidR="00AD6E5B" w:rsidRPr="007A6110">
        <w:rPr>
          <w:sz w:val="20"/>
          <w:szCs w:val="20"/>
        </w:rPr>
        <w:t>)</w:t>
      </w:r>
      <w:r w:rsidR="0065753B" w:rsidRPr="007A6110">
        <w:rPr>
          <w:sz w:val="20"/>
          <w:szCs w:val="20"/>
        </w:rPr>
        <w:t xml:space="preserve"> </w:t>
      </w:r>
      <w:r w:rsidR="007960AF"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="007960AF"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="007960AF" w:rsidRPr="007A6110">
        <w:rPr>
          <w:sz w:val="20"/>
          <w:szCs w:val="20"/>
        </w:rPr>
        <w:t>(</w:t>
      </w:r>
      <w:hyperlink r:id="rId13" w:history="1">
        <w:r w:rsidR="007960AF" w:rsidRPr="007A6110">
          <w:rPr>
            <w:rStyle w:val="Hyperlink"/>
            <w:sz w:val="20"/>
            <w:szCs w:val="20"/>
          </w:rPr>
          <w:t>http://www.genome.jp/kegg/pathway.html</w:t>
        </w:r>
      </w:hyperlink>
      <w:r w:rsidR="007960AF" w:rsidRPr="007A6110">
        <w:rPr>
          <w:sz w:val="20"/>
          <w:szCs w:val="20"/>
        </w:rPr>
        <w:t>).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Besides,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32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normal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major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tissues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collected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data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published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by</w:t>
      </w:r>
      <w:r w:rsidR="0065753B" w:rsidRPr="007A6110">
        <w:rPr>
          <w:sz w:val="20"/>
          <w:szCs w:val="20"/>
        </w:rPr>
        <w:t xml:space="preserve"> </w:t>
      </w:r>
      <w:proofErr w:type="spellStart"/>
      <w:r w:rsidR="001C0C39" w:rsidRPr="007A6110">
        <w:rPr>
          <w:sz w:val="20"/>
          <w:szCs w:val="20"/>
        </w:rPr>
        <w:t>Uhlén</w:t>
      </w:r>
      <w:proofErr w:type="spellEnd"/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et</w:t>
      </w:r>
      <w:r w:rsidR="0065753B" w:rsidRPr="007A6110">
        <w:rPr>
          <w:sz w:val="20"/>
          <w:szCs w:val="20"/>
        </w:rPr>
        <w:t xml:space="preserve"> </w:t>
      </w:r>
      <w:r w:rsidR="001C0C39" w:rsidRPr="007A6110">
        <w:rPr>
          <w:sz w:val="20"/>
          <w:szCs w:val="20"/>
        </w:rPr>
        <w:t>al.,</w:t>
      </w:r>
      <w:r w:rsidR="0065753B" w:rsidRPr="007A6110">
        <w:rPr>
          <w:sz w:val="20"/>
          <w:szCs w:val="20"/>
        </w:rPr>
        <w:t xml:space="preserve"> </w:t>
      </w:r>
      <w:r w:rsidR="00855489" w:rsidRPr="007A6110">
        <w:rPr>
          <w:color w:val="FF0000"/>
          <w:sz w:val="20"/>
          <w:szCs w:val="20"/>
        </w:rPr>
        <w:t>[56]</w:t>
      </w:r>
      <w:r w:rsidR="001C0C39" w:rsidRPr="007A6110">
        <w:rPr>
          <w:sz w:val="20"/>
          <w:szCs w:val="20"/>
        </w:rPr>
        <w:t>.</w:t>
      </w:r>
      <w:r w:rsidR="0065753B" w:rsidRPr="007A6110">
        <w:rPr>
          <w:b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basi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xpression,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gen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wer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categoriz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a)</w:t>
      </w:r>
      <w:r w:rsidR="0065753B" w:rsidRPr="007A6110">
        <w:rPr>
          <w:bCs/>
          <w:sz w:val="20"/>
          <w:szCs w:val="20"/>
        </w:rPr>
        <w:t xml:space="preserve"> </w:t>
      </w:r>
      <w:r w:rsidR="00645F61" w:rsidRPr="007A6110">
        <w:rPr>
          <w:bCs/>
          <w:sz w:val="20"/>
          <w:szCs w:val="20"/>
        </w:rPr>
        <w:t>e</w:t>
      </w:r>
      <w:r w:rsidR="001C0C39" w:rsidRPr="007A6110">
        <w:rPr>
          <w:bCs/>
          <w:sz w:val="20"/>
          <w:szCs w:val="20"/>
        </w:rPr>
        <w:t>xpress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ssu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mRNA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detect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ssu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with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read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per</w:t>
      </w:r>
      <w:r w:rsidR="0065753B" w:rsidRPr="007A6110">
        <w:rPr>
          <w:bCs/>
          <w:sz w:val="20"/>
          <w:szCs w:val="20"/>
        </w:rPr>
        <w:t xml:space="preserve"> </w:t>
      </w:r>
      <w:proofErr w:type="spellStart"/>
      <w:r w:rsidR="001C0C39" w:rsidRPr="007A6110">
        <w:rPr>
          <w:bCs/>
          <w:sz w:val="20"/>
          <w:szCs w:val="20"/>
        </w:rPr>
        <w:t>kilobase</w:t>
      </w:r>
      <w:proofErr w:type="spellEnd"/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per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millio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FPKM)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&gt;1,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b)</w:t>
      </w:r>
      <w:r w:rsidR="0065753B" w:rsidRPr="007A6110">
        <w:rPr>
          <w:bCs/>
          <w:sz w:val="20"/>
          <w:szCs w:val="20"/>
        </w:rPr>
        <w:t xml:space="preserve"> </w:t>
      </w:r>
      <w:r w:rsidR="00645F61" w:rsidRPr="007A6110">
        <w:rPr>
          <w:bCs/>
          <w:sz w:val="20"/>
          <w:szCs w:val="20"/>
        </w:rPr>
        <w:t>g</w:t>
      </w:r>
      <w:r w:rsidR="001C0C39" w:rsidRPr="007A6110">
        <w:rPr>
          <w:bCs/>
          <w:sz w:val="20"/>
          <w:szCs w:val="20"/>
        </w:rPr>
        <w:t>roup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nrich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level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mRNA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t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least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5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m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</w:t>
      </w:r>
      <w:r w:rsidR="00CA6A83" w:rsidRPr="007A6110">
        <w:rPr>
          <w:bCs/>
          <w:sz w:val="20"/>
          <w:szCs w:val="20"/>
        </w:rPr>
        <w:t>hose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a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group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2-7</w:t>
      </w:r>
      <w:r w:rsidR="0065753B" w:rsidRPr="007A6110">
        <w:rPr>
          <w:bCs/>
          <w:sz w:val="20"/>
          <w:szCs w:val="20"/>
        </w:rPr>
        <w:t xml:space="preserve"> </w:t>
      </w:r>
      <w:r w:rsidR="00CA6A83" w:rsidRPr="007A6110">
        <w:rPr>
          <w:bCs/>
          <w:sz w:val="20"/>
          <w:szCs w:val="20"/>
        </w:rPr>
        <w:t>tissues)</w:t>
      </w:r>
      <w:r w:rsidR="001C0C39" w:rsidRPr="007A6110">
        <w:rPr>
          <w:bCs/>
          <w:sz w:val="20"/>
          <w:szCs w:val="20"/>
        </w:rPr>
        <w:t>,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c)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Mix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detect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les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a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32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ssu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qually),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c)</w:t>
      </w:r>
      <w:r w:rsidR="0065753B" w:rsidRPr="007A6110">
        <w:rPr>
          <w:bCs/>
          <w:sz w:val="20"/>
          <w:szCs w:val="20"/>
        </w:rPr>
        <w:t xml:space="preserve"> </w:t>
      </w:r>
      <w:r w:rsidR="00645F61" w:rsidRPr="007A6110">
        <w:rPr>
          <w:bCs/>
          <w:sz w:val="20"/>
          <w:szCs w:val="20"/>
        </w:rPr>
        <w:t>t</w:t>
      </w:r>
      <w:r w:rsidR="001C0C39" w:rsidRPr="007A6110">
        <w:rPr>
          <w:bCs/>
          <w:sz w:val="20"/>
          <w:szCs w:val="20"/>
        </w:rPr>
        <w:t>issu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nhanc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detect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5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m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mor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a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verag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xpressio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ssues),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d)</w:t>
      </w:r>
      <w:r w:rsidR="0065753B" w:rsidRPr="007A6110">
        <w:rPr>
          <w:bCs/>
          <w:sz w:val="20"/>
          <w:szCs w:val="20"/>
        </w:rPr>
        <w:t xml:space="preserve"> </w:t>
      </w:r>
      <w:r w:rsidR="00645F61" w:rsidRPr="007A6110">
        <w:rPr>
          <w:bCs/>
          <w:sz w:val="20"/>
          <w:szCs w:val="20"/>
        </w:rPr>
        <w:t>t</w:t>
      </w:r>
      <w:r w:rsidR="001C0C39" w:rsidRPr="007A6110">
        <w:rPr>
          <w:bCs/>
          <w:sz w:val="20"/>
          <w:szCs w:val="20"/>
        </w:rPr>
        <w:t>issu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enrich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level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mRNA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wa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t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least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5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me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higher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a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hose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other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tissues)</w:t>
      </w:r>
      <w:r w:rsidR="0065753B" w:rsidRPr="007A6110">
        <w:rPr>
          <w:bCs/>
          <w:sz w:val="20"/>
          <w:szCs w:val="20"/>
        </w:rPr>
        <w:t xml:space="preserve"> </w:t>
      </w:r>
      <w:r w:rsidR="00CD7F0B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CD7F0B" w:rsidRPr="007A6110">
        <w:rPr>
          <w:bCs/>
          <w:sz w:val="20"/>
          <w:szCs w:val="20"/>
        </w:rPr>
        <w:t>(e)</w:t>
      </w:r>
      <w:r w:rsidR="0065753B" w:rsidRPr="007A6110">
        <w:rPr>
          <w:bCs/>
          <w:sz w:val="20"/>
          <w:szCs w:val="20"/>
        </w:rPr>
        <w:t xml:space="preserve"> </w:t>
      </w:r>
      <w:r w:rsidR="00CD7F0B" w:rsidRPr="007A6110">
        <w:rPr>
          <w:bCs/>
          <w:sz w:val="20"/>
          <w:szCs w:val="20"/>
        </w:rPr>
        <w:t>n</w:t>
      </w:r>
      <w:r w:rsidR="001C0C39" w:rsidRPr="007A6110">
        <w:rPr>
          <w:bCs/>
          <w:sz w:val="20"/>
          <w:szCs w:val="20"/>
        </w:rPr>
        <w:t>ot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detected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(FPKM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&lt;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1)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as</w:t>
      </w:r>
      <w:r w:rsidR="0065753B" w:rsidRPr="007A6110">
        <w:rPr>
          <w:bCs/>
          <w:sz w:val="20"/>
          <w:szCs w:val="20"/>
        </w:rPr>
        <w:t xml:space="preserve"> </w:t>
      </w:r>
      <w:r w:rsidR="001C0C39" w:rsidRPr="007A6110">
        <w:rPr>
          <w:bCs/>
          <w:sz w:val="20"/>
          <w:szCs w:val="20"/>
        </w:rPr>
        <w:t>described</w:t>
      </w:r>
      <w:r w:rsidR="0065753B" w:rsidRPr="007A6110">
        <w:rPr>
          <w:bCs/>
          <w:sz w:val="20"/>
          <w:szCs w:val="20"/>
        </w:rPr>
        <w:t xml:space="preserve"> </w:t>
      </w:r>
      <w:r w:rsidR="00855489" w:rsidRPr="007A6110">
        <w:rPr>
          <w:bCs/>
          <w:color w:val="FF0000"/>
          <w:sz w:val="20"/>
          <w:szCs w:val="20"/>
        </w:rPr>
        <w:t>[56]</w:t>
      </w:r>
      <w:r w:rsidR="001C0C39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="00C53537" w:rsidRPr="007A6110">
        <w:rPr>
          <w:sz w:val="20"/>
          <w:szCs w:val="20"/>
        </w:rPr>
        <w:t>Validation</w:t>
      </w:r>
      <w:r w:rsidR="0065753B" w:rsidRPr="007A6110">
        <w:rPr>
          <w:sz w:val="20"/>
          <w:szCs w:val="20"/>
        </w:rPr>
        <w:t xml:space="preserve"> </w:t>
      </w:r>
      <w:r w:rsidR="00C53537" w:rsidRPr="007A6110">
        <w:rPr>
          <w:sz w:val="20"/>
          <w:szCs w:val="20"/>
        </w:rPr>
        <w:t>Score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(TVS)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taken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published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data</w:t>
      </w:r>
      <w:r w:rsidR="0065753B" w:rsidRPr="007A6110">
        <w:rPr>
          <w:sz w:val="20"/>
          <w:szCs w:val="20"/>
        </w:rPr>
        <w:t xml:space="preserve"> </w:t>
      </w:r>
      <w:r w:rsidR="00C53537" w:rsidRPr="007A6110">
        <w:rPr>
          <w:color w:val="FF0000"/>
          <w:sz w:val="20"/>
          <w:szCs w:val="20"/>
        </w:rPr>
        <w:t>(</w:t>
      </w:r>
      <w:r w:rsidR="00855489" w:rsidRPr="007A6110">
        <w:rPr>
          <w:color w:val="FF0000"/>
          <w:sz w:val="20"/>
          <w:szCs w:val="20"/>
        </w:rPr>
        <w:t>Supplementary</w:t>
      </w:r>
      <w:r w:rsidR="0065753B" w:rsidRPr="007A6110">
        <w:rPr>
          <w:color w:val="FF0000"/>
          <w:sz w:val="20"/>
          <w:szCs w:val="20"/>
        </w:rPr>
        <w:t xml:space="preserve"> </w:t>
      </w:r>
      <w:r w:rsidR="00855489" w:rsidRPr="007A6110">
        <w:rPr>
          <w:color w:val="FF0000"/>
          <w:sz w:val="20"/>
          <w:szCs w:val="20"/>
        </w:rPr>
        <w:t>TEXT</w:t>
      </w:r>
      <w:r w:rsidR="0065753B" w:rsidRPr="007A6110">
        <w:rPr>
          <w:color w:val="FF0000"/>
          <w:sz w:val="20"/>
          <w:szCs w:val="20"/>
        </w:rPr>
        <w:t xml:space="preserve"> </w:t>
      </w:r>
      <w:r w:rsidR="00855489" w:rsidRPr="007A6110">
        <w:rPr>
          <w:color w:val="FF0000"/>
          <w:sz w:val="20"/>
          <w:szCs w:val="20"/>
        </w:rPr>
        <w:t>T7,</w:t>
      </w:r>
      <w:r w:rsidR="0065753B" w:rsidRPr="007A6110">
        <w:rPr>
          <w:color w:val="FF0000"/>
          <w:sz w:val="20"/>
          <w:szCs w:val="20"/>
        </w:rPr>
        <w:t xml:space="preserve"> </w:t>
      </w:r>
      <w:r w:rsidR="00855489" w:rsidRPr="007A6110">
        <w:rPr>
          <w:color w:val="FF0000"/>
          <w:sz w:val="20"/>
          <w:szCs w:val="20"/>
        </w:rPr>
        <w:t>89</w:t>
      </w:r>
      <w:r w:rsidR="00C53537" w:rsidRPr="007A6110">
        <w:rPr>
          <w:color w:val="FF0000"/>
          <w:sz w:val="20"/>
          <w:szCs w:val="20"/>
        </w:rPr>
        <w:t>)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originally</w:t>
      </w:r>
      <w:r w:rsidR="0065753B" w:rsidRPr="007A6110">
        <w:rPr>
          <w:sz w:val="20"/>
          <w:szCs w:val="20"/>
        </w:rPr>
        <w:t xml:space="preserve"> </w:t>
      </w:r>
      <w:r w:rsidR="00167398" w:rsidRPr="007A6110">
        <w:rPr>
          <w:sz w:val="20"/>
          <w:szCs w:val="20"/>
        </w:rPr>
        <w:t>derived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Research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sz w:val="20"/>
          <w:szCs w:val="20"/>
        </w:rPr>
        <w:t>Crossroads</w:t>
      </w:r>
      <w:r w:rsidR="0065753B" w:rsidRPr="007A6110">
        <w:rPr>
          <w:sz w:val="20"/>
          <w:szCs w:val="20"/>
        </w:rPr>
        <w:t xml:space="preserve"> </w:t>
      </w:r>
      <w:r w:rsidR="00281DE7" w:rsidRPr="007A6110">
        <w:rPr>
          <w:i/>
          <w:color w:val="FF0000"/>
          <w:sz w:val="20"/>
          <w:szCs w:val="20"/>
        </w:rPr>
        <w:t>(</w:t>
      </w:r>
      <w:hyperlink r:id="rId14" w:history="1">
        <w:r w:rsidR="00167398" w:rsidRPr="007A6110">
          <w:rPr>
            <w:rStyle w:val="Hyperlink"/>
            <w:sz w:val="20"/>
            <w:szCs w:val="20"/>
          </w:rPr>
          <w:t>http://www.hdresearchcrossroads.org/</w:t>
        </w:r>
      </w:hyperlink>
      <w:r w:rsidR="00281DE7" w:rsidRPr="007A6110">
        <w:rPr>
          <w:rStyle w:val="HTMLCite"/>
          <w:i w:val="0"/>
          <w:sz w:val="20"/>
          <w:szCs w:val="20"/>
        </w:rPr>
        <w:t>)</w:t>
      </w:r>
      <w:r w:rsidR="00167398" w:rsidRPr="007A6110">
        <w:rPr>
          <w:rStyle w:val="HTMLCite"/>
          <w:i w:val="0"/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</w:p>
    <w:p w:rsidR="005F10D6" w:rsidRPr="007A6110" w:rsidRDefault="00855489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dentif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heth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l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tw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xpression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s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alyz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i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ffer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issues.</w:t>
      </w:r>
      <w:r w:rsidR="0065753B" w:rsidRPr="007A6110">
        <w:rPr>
          <w:sz w:val="20"/>
          <w:szCs w:val="20"/>
        </w:rPr>
        <w:t xml:space="preserve"> </w:t>
      </w:r>
      <w:r w:rsidR="00645F61"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="00645F61" w:rsidRPr="007A6110">
        <w:rPr>
          <w:sz w:val="20"/>
          <w:szCs w:val="20"/>
        </w:rPr>
        <w:t>d</w:t>
      </w:r>
      <w:r w:rsidRPr="007A6110">
        <w:rPr>
          <w:sz w:val="20"/>
          <w:szCs w:val="20"/>
        </w:rPr>
        <w:t>at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wnload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http://www.proteinatlas.org/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report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color w:val="FF0000"/>
          <w:sz w:val="20"/>
          <w:szCs w:val="20"/>
        </w:rPr>
        <w:t>[56]</w:t>
      </w:r>
      <w:r w:rsidR="005F10D6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Number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ene/protein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625.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hav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clubb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ogether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group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enriched,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tissue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enhanced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tissue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enriched</w:t>
      </w:r>
      <w:r w:rsidR="0065753B" w:rsidRPr="007A6110">
        <w:rPr>
          <w:bCs/>
          <w:sz w:val="20"/>
          <w:szCs w:val="20"/>
        </w:rPr>
        <w:t xml:space="preserve"> </w:t>
      </w:r>
      <w:r w:rsidR="006A7E56" w:rsidRPr="007A6110">
        <w:rPr>
          <w:bCs/>
          <w:sz w:val="20"/>
          <w:szCs w:val="20"/>
        </w:rPr>
        <w:t>categories</w:t>
      </w:r>
      <w:r w:rsidR="00EC552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Comparing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arget</w:t>
      </w:r>
      <w:r w:rsidR="006A7E56" w:rsidRPr="007A6110">
        <w:rPr>
          <w:sz w:val="20"/>
          <w:szCs w:val="20"/>
        </w:rPr>
        <w:t>s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their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expressions</w:t>
      </w:r>
      <w:r w:rsidR="00EC552B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bserv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majority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(~56%)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were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t</w:t>
      </w:r>
      <w:r w:rsidR="005F10D6" w:rsidRPr="007A6110">
        <w:rPr>
          <w:sz w:val="20"/>
          <w:szCs w:val="20"/>
        </w:rPr>
        <w:t>issu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enhanced/enriched/group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enrich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indicatin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which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express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mainly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specific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issu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r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roup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issue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6A7E56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compared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housekeepin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(~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28%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housekeeping</w:t>
      </w:r>
      <w:r w:rsidR="0065753B" w:rsidRPr="007A6110">
        <w:rPr>
          <w:sz w:val="20"/>
          <w:szCs w:val="20"/>
        </w:rPr>
        <w:t xml:space="preserve"> </w:t>
      </w:r>
      <w:r w:rsidR="005F10D6" w:rsidRPr="007A6110">
        <w:rPr>
          <w:sz w:val="20"/>
          <w:szCs w:val="20"/>
        </w:rPr>
        <w:t>genes</w:t>
      </w:r>
      <w:r w:rsidR="00EC552B" w:rsidRPr="007A6110">
        <w:rPr>
          <w:sz w:val="20"/>
          <w:szCs w:val="20"/>
        </w:rPr>
        <w:t>)</w:t>
      </w:r>
      <w:r w:rsidR="006A7E56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On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basis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his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observation</w:t>
      </w:r>
      <w:r w:rsidR="002E57A3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concentrat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only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on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enriched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/enhanced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brains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possible</w:t>
      </w:r>
      <w:r w:rsidR="0065753B" w:rsidRPr="007A6110">
        <w:rPr>
          <w:sz w:val="20"/>
          <w:szCs w:val="20"/>
        </w:rPr>
        <w:t xml:space="preserve"> </w:t>
      </w:r>
      <w:r w:rsidR="00CA6A83"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HD</w:t>
      </w:r>
      <w:r w:rsidR="00CA6A83" w:rsidRPr="007A6110">
        <w:rPr>
          <w:sz w:val="20"/>
          <w:szCs w:val="20"/>
        </w:rPr>
        <w:t>.</w:t>
      </w:r>
    </w:p>
    <w:p w:rsidR="008E158F" w:rsidRPr="007A6110" w:rsidRDefault="008E158F" w:rsidP="007A6110">
      <w:pPr>
        <w:spacing w:line="360" w:lineRule="auto"/>
        <w:jc w:val="both"/>
        <w:rPr>
          <w:sz w:val="20"/>
          <w:szCs w:val="20"/>
        </w:rPr>
      </w:pPr>
    </w:p>
    <w:p w:rsidR="00D94056" w:rsidRPr="007A6110" w:rsidRDefault="005C7436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b/>
          <w:sz w:val="20"/>
          <w:szCs w:val="20"/>
        </w:rPr>
        <w:t>Supplementary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EXT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9: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sz w:val="20"/>
          <w:szCs w:val="20"/>
        </w:rPr>
        <w:t>Oth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o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clud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ext</w:t>
      </w:r>
      <w:r w:rsidR="00C53537" w:rsidRPr="007A6110">
        <w:rPr>
          <w:sz w:val="20"/>
          <w:szCs w:val="20"/>
        </w:rPr>
        <w:t>.</w:t>
      </w:r>
    </w:p>
    <w:p w:rsidR="005C7436" w:rsidRPr="007A6110" w:rsidRDefault="005C7436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ex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nuscript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a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ncentr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ins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hic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ith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tenti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a</w:t>
      </w:r>
      <w:r w:rsidR="00D94056" w:rsidRPr="007A6110">
        <w:rPr>
          <w:sz w:val="20"/>
          <w:szCs w:val="20"/>
        </w:rPr>
        <w:t>r</w:t>
      </w:r>
      <w:r w:rsidRPr="007A6110">
        <w:rPr>
          <w:sz w:val="20"/>
          <w:szCs w:val="20"/>
        </w:rPr>
        <w:t>ge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enriched/enhanced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normal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brain.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However,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thi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section</w:t>
      </w:r>
      <w:r w:rsidR="00EC552B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we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discussed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other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target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or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without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TV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mainly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housekeeping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possible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sz w:val="20"/>
          <w:szCs w:val="20"/>
        </w:rPr>
        <w:t>targets.</w:t>
      </w:r>
    </w:p>
    <w:p w:rsidR="005C7436" w:rsidRPr="007A6110" w:rsidRDefault="005C7436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LC18A2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mb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olut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arri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amily18</w:t>
      </w:r>
      <w:r w:rsidR="00EC552B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s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know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MAT2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esicula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no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er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volv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ccumulating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cytosolic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monoamin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esicles.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Tetrabenazi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TBZ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LC18A2/VMAT2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irs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</w:t>
      </w:r>
      <w:r w:rsidR="00F349A6" w:rsidRPr="007A6110">
        <w:rPr>
          <w:sz w:val="20"/>
          <w:szCs w:val="20"/>
        </w:rPr>
        <w:t>D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eatm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ients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special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duc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hore</w:t>
      </w:r>
      <w:r w:rsidR="00EC552B"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pleti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noamines</w:t>
      </w:r>
      <w:r w:rsidR="0065753B" w:rsidRPr="007A6110">
        <w:rPr>
          <w:sz w:val="20"/>
          <w:szCs w:val="20"/>
        </w:rPr>
        <w:t xml:space="preserve"> </w:t>
      </w:r>
      <w:r w:rsidR="00EC552B" w:rsidRPr="007A6110">
        <w:rPr>
          <w:sz w:val="20"/>
          <w:szCs w:val="20"/>
        </w:rPr>
        <w:t>lik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color w:val="FF0000"/>
          <w:sz w:val="20"/>
          <w:szCs w:val="20"/>
        </w:rPr>
        <w:t>[STR37</w:t>
      </w:r>
      <w:proofErr w:type="gramStart"/>
      <w:r w:rsidR="00D94056" w:rsidRPr="007A6110">
        <w:rPr>
          <w:color w:val="FF0000"/>
          <w:sz w:val="20"/>
          <w:szCs w:val="20"/>
        </w:rPr>
        <w:t>,STR38</w:t>
      </w:r>
      <w:proofErr w:type="gramEnd"/>
      <w:r w:rsidR="00D94056" w:rsidRPr="007A6110">
        <w:rPr>
          <w:color w:val="FF0000"/>
          <w:sz w:val="20"/>
          <w:szCs w:val="20"/>
        </w:rPr>
        <w:t>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organiz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ariou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ceptor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ev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ulti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x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ffec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uta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TT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color w:val="FF0000"/>
          <w:sz w:val="20"/>
          <w:szCs w:val="20"/>
        </w:rPr>
        <w:t>[STR39</w:t>
      </w:r>
      <w:proofErr w:type="gramStart"/>
      <w:r w:rsidR="00D94056" w:rsidRPr="007A6110">
        <w:rPr>
          <w:color w:val="FF0000"/>
          <w:sz w:val="20"/>
          <w:szCs w:val="20"/>
        </w:rPr>
        <w:t>,STR40</w:t>
      </w:r>
      <w:proofErr w:type="gramEnd"/>
      <w:r w:rsidR="00D94056" w:rsidRPr="007A6110">
        <w:rPr>
          <w:color w:val="FF0000"/>
          <w:sz w:val="20"/>
          <w:szCs w:val="20"/>
        </w:rPr>
        <w:t>]</w:t>
      </w:r>
      <w:r w:rsidR="00D94056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SLC18A2/VMAT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ubiquitous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xpres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3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issues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LC18A2/VMAT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26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iologic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ame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membra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55085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luco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omeostas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593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O:0007568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aging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erbicid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9635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st-embryon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velopm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9791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cre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lastRenderedPageBreak/>
        <w:t>(GO:0007269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ca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220),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locomotory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havi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762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corticostero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imulu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51412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miss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7268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arv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594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zin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0043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het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1975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ula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3569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sul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cre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30073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a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6265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ndocy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cycli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3245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no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5844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gat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gul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51589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ula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moniu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71242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x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ubstanc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963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roton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6837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0038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por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6836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493)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LC18A2/VMAT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7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KEG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ame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het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ddic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5031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ca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ddic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503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coh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5034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esicl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ycl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4721),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serotonergic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472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rg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4728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rkinson'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sea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05012).</w:t>
      </w:r>
    </w:p>
    <w:p w:rsidR="005C7436" w:rsidRPr="007A6110" w:rsidRDefault="005C7436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Gene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vari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no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xida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</w:t>
      </w:r>
      <w:r w:rsidRPr="007A6110">
        <w:rPr>
          <w:i/>
          <w:color w:val="FF0000"/>
          <w:sz w:val="20"/>
          <w:szCs w:val="20"/>
        </w:rPr>
        <w:t>MAOA</w:t>
      </w:r>
      <w:r w:rsidRPr="007A6110">
        <w:rPr>
          <w:sz w:val="20"/>
          <w:szCs w:val="20"/>
        </w:rPr>
        <w:t>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how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ulat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A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color w:val="FF0000"/>
          <w:sz w:val="20"/>
          <w:szCs w:val="20"/>
        </w:rPr>
        <w:t>[STR16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bnorm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ctiviti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B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a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mplic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ogenesis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crea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bser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e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st</w:t>
      </w:r>
      <w:r w:rsidR="00F349A6" w:rsidRPr="007A6110">
        <w:rPr>
          <w:sz w:val="20"/>
          <w:szCs w:val="20"/>
        </w:rPr>
        <w:t>-</w:t>
      </w:r>
      <w:r w:rsidRPr="007A6110">
        <w:rPr>
          <w:sz w:val="20"/>
          <w:szCs w:val="20"/>
        </w:rPr>
        <w:t>morte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rain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ients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o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er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harmacologic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or</w:t>
      </w:r>
      <w:r w:rsidR="0065753B" w:rsidRPr="007A6110">
        <w:rPr>
          <w:sz w:val="20"/>
          <w:szCs w:val="20"/>
        </w:rPr>
        <w:t xml:space="preserve"> </w:t>
      </w:r>
      <w:proofErr w:type="spellStart"/>
      <w:r w:rsidR="00F349A6" w:rsidRPr="007A6110">
        <w:rPr>
          <w:sz w:val="20"/>
          <w:szCs w:val="20"/>
        </w:rPr>
        <w:t>clorgyline</w:t>
      </w:r>
      <w:proofErr w:type="spellEnd"/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YAC128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u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covered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defects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rotonin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norepinephri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duc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xiety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pressive-like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behavi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color w:val="FF0000"/>
          <w:sz w:val="20"/>
          <w:szCs w:val="20"/>
        </w:rPr>
        <w:t>[</w:t>
      </w:r>
      <w:r w:rsidR="00D94056" w:rsidRPr="007A6110">
        <w:rPr>
          <w:color w:val="FF0000"/>
          <w:sz w:val="20"/>
          <w:szCs w:val="20"/>
        </w:rPr>
        <w:t>STR41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B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ul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crea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a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luripot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e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</w:t>
      </w:r>
      <w:proofErr w:type="spellStart"/>
      <w:r w:rsidRPr="007A6110">
        <w:rPr>
          <w:sz w:val="20"/>
          <w:szCs w:val="20"/>
        </w:rPr>
        <w:t>hiPSC</w:t>
      </w:r>
      <w:proofErr w:type="spellEnd"/>
      <w:r w:rsidRPr="007A6110">
        <w:rPr>
          <w:sz w:val="20"/>
          <w:szCs w:val="20"/>
        </w:rPr>
        <w:t>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ri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ro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ients</w:t>
      </w:r>
      <w:r w:rsidR="0065753B" w:rsidRPr="007A6110">
        <w:rPr>
          <w:sz w:val="20"/>
          <w:szCs w:val="20"/>
        </w:rPr>
        <w:t xml:space="preserve"> </w:t>
      </w:r>
      <w:r w:rsidR="00D94056" w:rsidRPr="007A6110">
        <w:rPr>
          <w:color w:val="FF0000"/>
          <w:sz w:val="20"/>
          <w:szCs w:val="20"/>
        </w:rPr>
        <w:t>[STR42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ul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how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or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B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ul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u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tenti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rapeu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pproac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F349A6" w:rsidRPr="007A6110">
        <w:rPr>
          <w:sz w:val="20"/>
          <w:szCs w:val="20"/>
        </w:rPr>
        <w:t>treatment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B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10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13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ectively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xenobiotic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</w:t>
      </w:r>
      <w:proofErr w:type="gramStart"/>
      <w:r w:rsidRPr="007A6110">
        <w:rPr>
          <w:sz w:val="20"/>
          <w:szCs w:val="20"/>
        </w:rPr>
        <w:t>:0006805</w:t>
      </w:r>
      <w:proofErr w:type="gramEnd"/>
      <w:r w:rsidRPr="007A6110">
        <w:rPr>
          <w:sz w:val="20"/>
          <w:szCs w:val="20"/>
        </w:rPr>
        <w:t>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xidation-reduc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55114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ma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lecul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4281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mm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tw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m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A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uniqu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ame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ula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iogen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</w:t>
      </w:r>
      <w:proofErr w:type="gramStart"/>
      <w:r w:rsidRPr="007A6110">
        <w:rPr>
          <w:sz w:val="20"/>
          <w:szCs w:val="20"/>
        </w:rPr>
        <w:t>:0006576</w:t>
      </w:r>
      <w:proofErr w:type="gramEnd"/>
      <w:r w:rsidRPr="007A6110">
        <w:rPr>
          <w:sz w:val="20"/>
          <w:szCs w:val="20"/>
        </w:rPr>
        <w:t>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ansmiss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7268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cre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7269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havi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7610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a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135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transmitt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iosynthe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136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a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420)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OB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uniqu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x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ubstanc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0963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uminu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0044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leniu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0269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gat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gul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roton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cre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14063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ipopolysaccharid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32496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2493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thano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5471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sit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gul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c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5964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eroi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ormo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imulu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48545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pon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corticostero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imulu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GO:0051412)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v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ough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w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ins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differ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Ps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13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mm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KEG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amely</w:t>
      </w:r>
      <w:r w:rsidR="0065753B" w:rsidRPr="007A6110">
        <w:rPr>
          <w:sz w:val="20"/>
          <w:szCs w:val="20"/>
        </w:rPr>
        <w:t xml:space="preserve"> </w:t>
      </w:r>
      <w:bookmarkStart w:id="2" w:name="OLE_LINK4"/>
      <w:r w:rsidRPr="007A6110">
        <w:rPr>
          <w:sz w:val="20"/>
          <w:szCs w:val="20"/>
        </w:rPr>
        <w:t>metabol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110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yros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35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yptopha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38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-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ytochrom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450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982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opaminerg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4728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ca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ddic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503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hetam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ddic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5031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lcoh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5034),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glycine</w:t>
      </w:r>
      <w:proofErr w:type="spellEnd"/>
      <w:r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r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reon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26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gin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proli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330),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histidin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340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henylalani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etabolis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0360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serotonergic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ynap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KEGG:04726).</w:t>
      </w:r>
      <w:bookmarkEnd w:id="2"/>
    </w:p>
    <w:p w:rsidR="0086698F" w:rsidRPr="007A6110" w:rsidRDefault="00C129F9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Activ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KAA1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AMPK1/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</w:t>
      </w:r>
      <w:r w:rsidRPr="007A6110">
        <w:rPr>
          <w:color w:val="FF0000"/>
          <w:sz w:val="20"/>
          <w:szCs w:val="20"/>
        </w:rPr>
        <w:t>α</w:t>
      </w:r>
      <w:r w:rsidRPr="007A6110">
        <w:rPr>
          <w:sz w:val="20"/>
          <w:szCs w:val="20"/>
        </w:rPr>
        <w:t>1)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atalyt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ubuni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5'-prime-AMP-</w:t>
      </w:r>
      <w:r w:rsidR="00C53537" w:rsidRPr="007A6110">
        <w:rPr>
          <w:sz w:val="20"/>
          <w:szCs w:val="20"/>
        </w:rPr>
        <w:t>Activated</w:t>
      </w:r>
      <w:r w:rsidR="0065753B" w:rsidRPr="007A6110">
        <w:rPr>
          <w:sz w:val="20"/>
          <w:szCs w:val="20"/>
        </w:rPr>
        <w:t xml:space="preserve"> </w:t>
      </w:r>
      <w:r w:rsidR="00C53537" w:rsidRPr="007A6110">
        <w:rPr>
          <w:sz w:val="20"/>
          <w:szCs w:val="20"/>
        </w:rPr>
        <w:t>Protein</w:t>
      </w:r>
      <w:r w:rsidR="0065753B" w:rsidRPr="007A6110">
        <w:rPr>
          <w:sz w:val="20"/>
          <w:szCs w:val="20"/>
        </w:rPr>
        <w:t xml:space="preserve"> </w:t>
      </w:r>
      <w:r w:rsidR="00C53537" w:rsidRPr="007A6110">
        <w:rPr>
          <w:sz w:val="20"/>
          <w:szCs w:val="20"/>
        </w:rPr>
        <w:t>Kina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(AMPK)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nhanc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ev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xidat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r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el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imar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n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6/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ice,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riatum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w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ffer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u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1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duc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ev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xidati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res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neuron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xicit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dicati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ossibl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ol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ogenesis</w:t>
      </w:r>
      <w:r w:rsidR="0065753B" w:rsidRPr="007A6110">
        <w:rPr>
          <w:sz w:val="20"/>
          <w:szCs w:val="20"/>
        </w:rPr>
        <w:t xml:space="preserve"> </w:t>
      </w:r>
      <w:r w:rsidR="0086698F" w:rsidRPr="007A6110">
        <w:rPr>
          <w:color w:val="FF0000"/>
          <w:sz w:val="20"/>
          <w:szCs w:val="20"/>
        </w:rPr>
        <w:t>[STR43</w:t>
      </w:r>
      <w:r w:rsidRPr="007A6110">
        <w:rPr>
          <w:color w:val="FF0000"/>
          <w:sz w:val="20"/>
          <w:szCs w:val="20"/>
        </w:rPr>
        <w:t>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Contradictor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sul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howing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lastRenderedPageBreak/>
        <w:t>activ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c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xicit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ver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has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also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published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pos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ctiv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ar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tag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seas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a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ctive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a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urth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how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low-dose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metformin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eatm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ctivat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MPK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rotec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ffec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uta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T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color w:val="FF0000"/>
          <w:sz w:val="20"/>
          <w:szCs w:val="20"/>
        </w:rPr>
        <w:t>[</w:t>
      </w:r>
      <w:r w:rsidR="0086698F" w:rsidRPr="007A6110">
        <w:rPr>
          <w:color w:val="FF0000"/>
          <w:sz w:val="20"/>
          <w:szCs w:val="20"/>
        </w:rPr>
        <w:t>STR44-STR46]</w:t>
      </w:r>
      <w:r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PRKAA1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(AMPK1/AMPK</w:t>
      </w:r>
      <w:r w:rsidR="001003EE" w:rsidRPr="007A6110">
        <w:rPr>
          <w:color w:val="FF0000"/>
          <w:sz w:val="20"/>
          <w:szCs w:val="20"/>
        </w:rPr>
        <w:t>α</w:t>
      </w:r>
      <w:r w:rsidR="001003EE" w:rsidRPr="007A6110">
        <w:rPr>
          <w:sz w:val="20"/>
          <w:szCs w:val="20"/>
        </w:rPr>
        <w:t>1)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FDA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approved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drug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without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having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TVS.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coding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protein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ubiquitously</w:t>
      </w:r>
      <w:r w:rsidR="0065753B" w:rsidRPr="007A6110">
        <w:rPr>
          <w:sz w:val="20"/>
          <w:szCs w:val="20"/>
        </w:rPr>
        <w:t xml:space="preserve"> </w:t>
      </w:r>
      <w:r w:rsidR="001003EE" w:rsidRPr="007A6110">
        <w:rPr>
          <w:sz w:val="20"/>
          <w:szCs w:val="20"/>
        </w:rPr>
        <w:t>expressed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all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32</w:t>
      </w:r>
      <w:r w:rsidR="0065753B" w:rsidRPr="007A6110">
        <w:rPr>
          <w:sz w:val="20"/>
          <w:szCs w:val="20"/>
        </w:rPr>
        <w:t xml:space="preserve"> </w:t>
      </w:r>
      <w:r w:rsidR="005772DE" w:rsidRPr="007A6110">
        <w:rPr>
          <w:sz w:val="20"/>
          <w:szCs w:val="20"/>
        </w:rPr>
        <w:t>tissue</w:t>
      </w:r>
      <w:r w:rsidR="001003EE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PRKAA1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is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43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15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KEGG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="00DE1299" w:rsidRPr="007A6110">
        <w:rPr>
          <w:color w:val="FF0000"/>
          <w:sz w:val="20"/>
          <w:szCs w:val="20"/>
        </w:rPr>
        <w:t>(Supplementary</w:t>
      </w:r>
      <w:r w:rsidR="0065753B" w:rsidRPr="007A6110">
        <w:rPr>
          <w:color w:val="FF0000"/>
          <w:sz w:val="20"/>
          <w:szCs w:val="20"/>
        </w:rPr>
        <w:t xml:space="preserve"> </w:t>
      </w:r>
      <w:r w:rsidR="00DE1299" w:rsidRPr="007A6110">
        <w:rPr>
          <w:color w:val="FF0000"/>
          <w:sz w:val="20"/>
          <w:szCs w:val="20"/>
        </w:rPr>
        <w:t>Table</w:t>
      </w:r>
      <w:r w:rsidR="0065753B" w:rsidRPr="007A6110">
        <w:rPr>
          <w:color w:val="FF0000"/>
          <w:sz w:val="20"/>
          <w:szCs w:val="20"/>
        </w:rPr>
        <w:t xml:space="preserve"> </w:t>
      </w:r>
      <w:r w:rsidR="00DE1299" w:rsidRPr="007A6110">
        <w:rPr>
          <w:color w:val="FF0000"/>
          <w:sz w:val="20"/>
          <w:szCs w:val="20"/>
        </w:rPr>
        <w:t>S9A)</w:t>
      </w:r>
      <w:r w:rsidR="00EA3084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r w:rsidR="00EA3084" w:rsidRPr="007A6110">
        <w:rPr>
          <w:sz w:val="20"/>
          <w:szCs w:val="20"/>
        </w:rPr>
        <w:t>Relevant</w:t>
      </w:r>
      <w:r w:rsidR="0065753B" w:rsidRPr="007A6110">
        <w:rPr>
          <w:sz w:val="20"/>
          <w:szCs w:val="20"/>
        </w:rPr>
        <w:t xml:space="preserve"> </w:t>
      </w:r>
      <w:r w:rsidR="00EA3084" w:rsidRPr="007A6110">
        <w:rPr>
          <w:sz w:val="20"/>
          <w:szCs w:val="20"/>
        </w:rPr>
        <w:t>BPs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ssociate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athogenesis</w:t>
      </w:r>
      <w:r w:rsidR="0065753B" w:rsidRPr="007A6110">
        <w:rPr>
          <w:sz w:val="20"/>
          <w:szCs w:val="20"/>
        </w:rPr>
        <w:t xml:space="preserve"> </w:t>
      </w:r>
      <w:proofErr w:type="gramStart"/>
      <w:r w:rsidR="003400A8" w:rsidRPr="007A6110">
        <w:rPr>
          <w:sz w:val="20"/>
          <w:szCs w:val="20"/>
        </w:rPr>
        <w:t>are</w:t>
      </w:r>
      <w:proofErr w:type="gramEnd"/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ranscription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rotein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hosphorylation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fatty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ci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biosynthetic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rocess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cholesterol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biosynthetic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rocess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utophagy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others.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Similarly</w:t>
      </w:r>
      <w:r w:rsidR="005772DE" w:rsidRPr="007A6110">
        <w:rPr>
          <w:sz w:val="20"/>
          <w:szCs w:val="20"/>
        </w:rPr>
        <w:t>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athways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like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regulation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utophagy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(KEGG:</w:t>
      </w:r>
      <w:r w:rsidR="008E158F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04140),</w:t>
      </w:r>
      <w:r w:rsidR="0065753B" w:rsidRPr="007A6110">
        <w:rPr>
          <w:sz w:val="20"/>
          <w:szCs w:val="20"/>
        </w:rPr>
        <w:t xml:space="preserve"> </w:t>
      </w:r>
      <w:proofErr w:type="spellStart"/>
      <w:r w:rsidR="003400A8" w:rsidRPr="007A6110">
        <w:rPr>
          <w:sz w:val="20"/>
          <w:szCs w:val="20"/>
        </w:rPr>
        <w:t>mTOR</w:t>
      </w:r>
      <w:proofErr w:type="spellEnd"/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signaling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athway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(KEGG:</w:t>
      </w:r>
      <w:r w:rsidR="008E158F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04150),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Insulin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signaling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athway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(KEGG:</w:t>
      </w:r>
      <w:r w:rsidR="008E158F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04910)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other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color w:val="FF0000"/>
          <w:sz w:val="20"/>
          <w:szCs w:val="20"/>
        </w:rPr>
        <w:t>(Supplementary</w:t>
      </w:r>
      <w:r w:rsidR="0065753B" w:rsidRPr="007A6110">
        <w:rPr>
          <w:color w:val="FF0000"/>
          <w:sz w:val="20"/>
          <w:szCs w:val="20"/>
        </w:rPr>
        <w:t xml:space="preserve"> </w:t>
      </w:r>
      <w:r w:rsidR="003400A8" w:rsidRPr="007A6110">
        <w:rPr>
          <w:color w:val="FF0000"/>
          <w:sz w:val="20"/>
          <w:szCs w:val="20"/>
        </w:rPr>
        <w:t>Table</w:t>
      </w:r>
      <w:r w:rsidR="0065753B" w:rsidRPr="007A6110">
        <w:rPr>
          <w:color w:val="FF0000"/>
          <w:sz w:val="20"/>
          <w:szCs w:val="20"/>
        </w:rPr>
        <w:t xml:space="preserve"> </w:t>
      </w:r>
      <w:r w:rsidR="003400A8" w:rsidRPr="007A6110">
        <w:rPr>
          <w:color w:val="FF0000"/>
          <w:sz w:val="20"/>
          <w:szCs w:val="20"/>
        </w:rPr>
        <w:t>S9A)</w:t>
      </w:r>
      <w:r w:rsidR="0065753B" w:rsidRPr="007A6110">
        <w:rPr>
          <w:b/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known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involve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HD.</w:t>
      </w:r>
      <w:r w:rsidR="0065753B" w:rsidRPr="007A6110">
        <w:rPr>
          <w:b/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his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nalysis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shows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RKAA1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(AMPK1/AMPK</w:t>
      </w:r>
      <w:r w:rsidR="003400A8" w:rsidRPr="007A6110">
        <w:rPr>
          <w:color w:val="FF0000"/>
          <w:sz w:val="20"/>
          <w:szCs w:val="20"/>
        </w:rPr>
        <w:t>α</w:t>
      </w:r>
      <w:r w:rsidR="003400A8" w:rsidRPr="007A6110">
        <w:rPr>
          <w:sz w:val="20"/>
          <w:szCs w:val="20"/>
        </w:rPr>
        <w:t>1)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coul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be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a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possible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arget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3400A8" w:rsidRPr="007A6110">
        <w:rPr>
          <w:sz w:val="20"/>
          <w:szCs w:val="20"/>
        </w:rPr>
        <w:t>treatment.</w:t>
      </w:r>
      <w:r w:rsidR="0065753B" w:rsidRPr="007A6110">
        <w:rPr>
          <w:sz w:val="20"/>
          <w:szCs w:val="20"/>
        </w:rPr>
        <w:t xml:space="preserve"> </w:t>
      </w:r>
    </w:p>
    <w:p w:rsidR="002B1AA7" w:rsidRPr="007A6110" w:rsidRDefault="00060081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sz w:val="20"/>
          <w:szCs w:val="20"/>
        </w:rPr>
        <w:t>The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r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evera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port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o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how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a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or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istone</w:t>
      </w:r>
      <w:r w:rsidR="0065753B" w:rsidRPr="007A6110">
        <w:rPr>
          <w:sz w:val="20"/>
          <w:szCs w:val="20"/>
        </w:rPr>
        <w:t xml:space="preserve"> </w:t>
      </w:r>
      <w:proofErr w:type="spellStart"/>
      <w:r w:rsidRPr="007A6110">
        <w:rPr>
          <w:sz w:val="20"/>
          <w:szCs w:val="20"/>
        </w:rPr>
        <w:t>deacetylase</w:t>
      </w:r>
      <w:proofErr w:type="spellEnd"/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mprov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athogenesi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iffer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6/2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ic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eat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wit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A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hibitor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pecific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o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AC3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AC1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recove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gen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xpress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phenotype.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fly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such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reatment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mproves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th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degeneratio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eye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observe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model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color w:val="FF0000"/>
          <w:sz w:val="20"/>
          <w:szCs w:val="20"/>
        </w:rPr>
        <w:t>[STR36]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indicating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role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of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HDAC3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HDAC1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HD</w:t>
      </w:r>
      <w:r w:rsidR="0065753B" w:rsidRPr="007A6110">
        <w:rPr>
          <w:sz w:val="20"/>
          <w:szCs w:val="20"/>
        </w:rPr>
        <w:t xml:space="preserve"> </w:t>
      </w:r>
      <w:r w:rsidR="0016488C" w:rsidRPr="007A6110">
        <w:rPr>
          <w:sz w:val="20"/>
          <w:szCs w:val="20"/>
        </w:rPr>
        <w:t>pathogenesis.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This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observation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has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been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confirmed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in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many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other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studies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color w:val="FF0000"/>
          <w:sz w:val="20"/>
          <w:szCs w:val="20"/>
        </w:rPr>
        <w:t>[</w:t>
      </w:r>
      <w:r w:rsidR="001A6D1D" w:rsidRPr="007A6110">
        <w:rPr>
          <w:color w:val="FF0000"/>
          <w:sz w:val="20"/>
          <w:szCs w:val="20"/>
        </w:rPr>
        <w:t>STR47</w:t>
      </w:r>
      <w:r w:rsidR="001768A5" w:rsidRPr="007A6110">
        <w:rPr>
          <w:color w:val="FF0000"/>
          <w:sz w:val="20"/>
          <w:szCs w:val="20"/>
        </w:rPr>
        <w:t>-</w:t>
      </w:r>
      <w:r w:rsidR="0065753B" w:rsidRPr="007A6110">
        <w:rPr>
          <w:color w:val="FF0000"/>
          <w:sz w:val="20"/>
          <w:szCs w:val="20"/>
        </w:rPr>
        <w:t xml:space="preserve"> </w:t>
      </w:r>
      <w:r w:rsidR="001768A5" w:rsidRPr="007A6110">
        <w:rPr>
          <w:color w:val="FF0000"/>
          <w:sz w:val="20"/>
          <w:szCs w:val="20"/>
        </w:rPr>
        <w:t>STR49</w:t>
      </w:r>
      <w:r w:rsidR="001A6D1D" w:rsidRPr="007A6110">
        <w:rPr>
          <w:color w:val="FF0000"/>
          <w:sz w:val="20"/>
          <w:szCs w:val="20"/>
        </w:rPr>
        <w:t>]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and</w:t>
      </w:r>
      <w:r w:rsidR="0065753B" w:rsidRPr="007A6110">
        <w:rPr>
          <w:sz w:val="20"/>
          <w:szCs w:val="20"/>
        </w:rPr>
        <w:t xml:space="preserve"> </w:t>
      </w:r>
      <w:r w:rsidR="003F1441" w:rsidRPr="007A6110">
        <w:rPr>
          <w:sz w:val="20"/>
          <w:szCs w:val="20"/>
        </w:rPr>
        <w:t>reviewed</w:t>
      </w:r>
      <w:r w:rsidR="0065753B" w:rsidRPr="007A6110">
        <w:rPr>
          <w:sz w:val="20"/>
          <w:szCs w:val="20"/>
        </w:rPr>
        <w:t xml:space="preserve"> </w:t>
      </w:r>
      <w:r w:rsidR="0096283E" w:rsidRPr="007A6110">
        <w:rPr>
          <w:color w:val="FF0000"/>
          <w:sz w:val="20"/>
          <w:szCs w:val="20"/>
        </w:rPr>
        <w:t>[</w:t>
      </w:r>
      <w:r w:rsidR="001A6D1D" w:rsidRPr="007A6110">
        <w:rPr>
          <w:color w:val="FF0000"/>
          <w:sz w:val="20"/>
          <w:szCs w:val="20"/>
        </w:rPr>
        <w:t>STR49</w:t>
      </w:r>
      <w:r w:rsidR="001768A5" w:rsidRPr="007A6110">
        <w:rPr>
          <w:color w:val="FF0000"/>
          <w:sz w:val="20"/>
          <w:szCs w:val="20"/>
        </w:rPr>
        <w:t>]</w:t>
      </w:r>
      <w:r w:rsidR="0096283E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AC2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was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identifie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5772DE" w:rsidRPr="007A6110">
        <w:rPr>
          <w:bCs/>
          <w:sz w:val="20"/>
          <w:szCs w:val="20"/>
        </w:rPr>
        <w:t>g</w:t>
      </w:r>
      <w:r w:rsidR="0096283E" w:rsidRPr="007A6110">
        <w:rPr>
          <w:bCs/>
          <w:sz w:val="20"/>
          <w:szCs w:val="20"/>
        </w:rPr>
        <w:t>enom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wid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screen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s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modulator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color w:val="FF0000"/>
          <w:sz w:val="20"/>
          <w:szCs w:val="20"/>
        </w:rPr>
        <w:t>[37]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expression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was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decrease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caudat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color w:val="FF0000"/>
          <w:sz w:val="20"/>
          <w:szCs w:val="20"/>
        </w:rPr>
        <w:t>(Supplementary</w:t>
      </w:r>
      <w:r w:rsidR="0065753B" w:rsidRPr="007A6110">
        <w:rPr>
          <w:bCs/>
          <w:color w:val="FF0000"/>
          <w:sz w:val="20"/>
          <w:szCs w:val="20"/>
        </w:rPr>
        <w:t xml:space="preserve"> </w:t>
      </w:r>
      <w:r w:rsidR="0096283E" w:rsidRPr="007A6110">
        <w:rPr>
          <w:bCs/>
          <w:color w:val="FF0000"/>
          <w:sz w:val="20"/>
          <w:szCs w:val="20"/>
        </w:rPr>
        <w:t>Table</w:t>
      </w:r>
      <w:r w:rsidR="0065753B" w:rsidRPr="007A6110">
        <w:rPr>
          <w:bCs/>
          <w:color w:val="FF0000"/>
          <w:sz w:val="20"/>
          <w:szCs w:val="20"/>
        </w:rPr>
        <w:t xml:space="preserve"> </w:t>
      </w:r>
      <w:r w:rsidR="0096283E" w:rsidRPr="007A6110">
        <w:rPr>
          <w:bCs/>
          <w:color w:val="FF0000"/>
          <w:sz w:val="20"/>
          <w:szCs w:val="20"/>
        </w:rPr>
        <w:t>S5A)</w:t>
      </w:r>
      <w:r w:rsidR="0096283E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Decreas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AC2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by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inhibitor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protects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toxic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effects</w:t>
      </w:r>
      <w:r w:rsidR="0065753B" w:rsidRPr="007A6110">
        <w:rPr>
          <w:bCs/>
          <w:sz w:val="20"/>
          <w:szCs w:val="20"/>
        </w:rPr>
        <w:t xml:space="preserve"> </w:t>
      </w:r>
      <w:r w:rsidR="005772DE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5772DE" w:rsidRPr="007A6110">
        <w:rPr>
          <w:bCs/>
          <w:sz w:val="20"/>
          <w:szCs w:val="20"/>
        </w:rPr>
        <w:t>mutant</w:t>
      </w:r>
      <w:r w:rsidR="0065753B" w:rsidRPr="007A6110">
        <w:rPr>
          <w:bCs/>
          <w:sz w:val="20"/>
          <w:szCs w:val="20"/>
        </w:rPr>
        <w:t xml:space="preserve"> </w:t>
      </w:r>
      <w:r w:rsidR="005772DE" w:rsidRPr="007A6110">
        <w:rPr>
          <w:bCs/>
          <w:sz w:val="20"/>
          <w:szCs w:val="20"/>
        </w:rPr>
        <w:t>HTT</w:t>
      </w:r>
      <w:r w:rsidR="0065753B" w:rsidRPr="007A6110">
        <w:rPr>
          <w:bCs/>
          <w:sz w:val="20"/>
          <w:szCs w:val="20"/>
        </w:rPr>
        <w:t xml:space="preserve"> </w:t>
      </w:r>
      <w:r w:rsidR="001768A5" w:rsidRPr="007A6110">
        <w:rPr>
          <w:bCs/>
          <w:color w:val="FF0000"/>
          <w:sz w:val="20"/>
          <w:szCs w:val="20"/>
        </w:rPr>
        <w:t>[51]</w:t>
      </w:r>
      <w:r w:rsidR="0096283E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AC1,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AC2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HDAC3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re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ssociate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with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31,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37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17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biological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processes</w:t>
      </w:r>
      <w:r w:rsidR="0065753B" w:rsidRPr="007A6110">
        <w:rPr>
          <w:bCs/>
          <w:sz w:val="20"/>
          <w:szCs w:val="20"/>
        </w:rPr>
        <w:t xml:space="preserve"> </w:t>
      </w:r>
      <w:r w:rsidR="0096283E" w:rsidRPr="007A6110">
        <w:rPr>
          <w:bCs/>
          <w:sz w:val="20"/>
          <w:szCs w:val="20"/>
        </w:rPr>
        <w:t>respectively</w:t>
      </w:r>
      <w:r w:rsidR="000459E1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BPs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include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chromatin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modification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(GO</w:t>
      </w:r>
      <w:proofErr w:type="gramStart"/>
      <w:r w:rsidR="000459E1" w:rsidRPr="007A6110">
        <w:rPr>
          <w:bCs/>
          <w:sz w:val="20"/>
          <w:szCs w:val="20"/>
        </w:rPr>
        <w:t>:0016568</w:t>
      </w:r>
      <w:proofErr w:type="gramEnd"/>
      <w:r w:rsidR="000459E1" w:rsidRPr="007A6110">
        <w:rPr>
          <w:bCs/>
          <w:sz w:val="20"/>
          <w:szCs w:val="20"/>
        </w:rPr>
        <w:t>),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transcription,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DNA-dependent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(GO:0006351),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negative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regulation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cell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cycle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(GO:0045786)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proofErr w:type="spellStart"/>
      <w:r w:rsidR="000459E1" w:rsidRPr="007A6110">
        <w:rPr>
          <w:bCs/>
          <w:sz w:val="20"/>
          <w:szCs w:val="20"/>
        </w:rPr>
        <w:t>neurotrophin</w:t>
      </w:r>
      <w:proofErr w:type="spellEnd"/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TRK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receptor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signaling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pathway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(GO:0048011)</w:t>
      </w:r>
      <w:r w:rsidR="0065753B" w:rsidRPr="007A6110">
        <w:rPr>
          <w:bCs/>
          <w:sz w:val="20"/>
          <w:szCs w:val="20"/>
        </w:rPr>
        <w:t xml:space="preserve"> </w:t>
      </w:r>
      <w:r w:rsidR="005772DE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cell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cycle,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known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to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involve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HD</w:t>
      </w:r>
      <w:r w:rsidR="0065753B" w:rsidRPr="007A6110">
        <w:rPr>
          <w:bCs/>
          <w:sz w:val="20"/>
          <w:szCs w:val="20"/>
        </w:rPr>
        <w:t xml:space="preserve"> </w:t>
      </w:r>
      <w:r w:rsidR="000459E1" w:rsidRPr="007A6110">
        <w:rPr>
          <w:bCs/>
          <w:sz w:val="20"/>
          <w:szCs w:val="20"/>
        </w:rPr>
        <w:t>pathogenesis.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AC1,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AC2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AC3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re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ssociate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with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13,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11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3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KEGG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pathway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respectively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color w:val="FF0000"/>
          <w:sz w:val="20"/>
          <w:szCs w:val="20"/>
        </w:rPr>
        <w:t>(Supplementary</w:t>
      </w:r>
      <w:r w:rsidR="0065753B" w:rsidRPr="007A6110">
        <w:rPr>
          <w:bCs/>
          <w:color w:val="FF0000"/>
          <w:sz w:val="20"/>
          <w:szCs w:val="20"/>
        </w:rPr>
        <w:t xml:space="preserve"> </w:t>
      </w:r>
      <w:r w:rsidR="00DE4363" w:rsidRPr="007A6110">
        <w:rPr>
          <w:bCs/>
          <w:color w:val="FF0000"/>
          <w:sz w:val="20"/>
          <w:szCs w:val="20"/>
        </w:rPr>
        <w:t>Table</w:t>
      </w:r>
      <w:r w:rsidR="0065753B" w:rsidRPr="007A6110">
        <w:rPr>
          <w:bCs/>
          <w:color w:val="FF0000"/>
          <w:sz w:val="20"/>
          <w:szCs w:val="20"/>
        </w:rPr>
        <w:t xml:space="preserve"> </w:t>
      </w:r>
      <w:r w:rsidR="00DE4363" w:rsidRPr="007A6110">
        <w:rPr>
          <w:bCs/>
          <w:color w:val="FF0000"/>
          <w:sz w:val="20"/>
          <w:szCs w:val="20"/>
        </w:rPr>
        <w:t>9A)</w:t>
      </w:r>
      <w:r w:rsidR="00DE4363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These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gene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ubiquitously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expres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normal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tissue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ltere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expression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a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been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observe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in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.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C1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a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TV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4;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AC2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DAC3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had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TVS</w:t>
      </w:r>
      <w:r w:rsidR="0065753B" w:rsidRPr="007A6110">
        <w:rPr>
          <w:bCs/>
          <w:sz w:val="20"/>
          <w:szCs w:val="20"/>
        </w:rPr>
        <w:t xml:space="preserve"> </w:t>
      </w:r>
      <w:r w:rsidR="00DE4363" w:rsidRPr="007A6110">
        <w:rPr>
          <w:bCs/>
          <w:sz w:val="20"/>
          <w:szCs w:val="20"/>
        </w:rPr>
        <w:t>1.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All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3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genes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are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known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targets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FDA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approved</w:t>
      </w:r>
      <w:r w:rsidR="0065753B" w:rsidRPr="007A6110">
        <w:rPr>
          <w:bCs/>
          <w:sz w:val="20"/>
          <w:szCs w:val="20"/>
        </w:rPr>
        <w:t xml:space="preserve"> </w:t>
      </w:r>
      <w:r w:rsidR="00B715F5" w:rsidRPr="007A6110">
        <w:rPr>
          <w:bCs/>
          <w:sz w:val="20"/>
          <w:szCs w:val="20"/>
        </w:rPr>
        <w:t>drug.</w:t>
      </w:r>
    </w:p>
    <w:p w:rsidR="002B1AA7" w:rsidRPr="007A6110" w:rsidRDefault="00B715F5" w:rsidP="007A6110">
      <w:pPr>
        <w:spacing w:line="360" w:lineRule="auto"/>
        <w:jc w:val="both"/>
        <w:rPr>
          <w:b/>
          <w:bCs/>
          <w:sz w:val="20"/>
          <w:szCs w:val="20"/>
        </w:rPr>
      </w:pPr>
      <w:r w:rsidRPr="007A6110">
        <w:rPr>
          <w:bCs/>
          <w:sz w:val="20"/>
          <w:szCs w:val="20"/>
        </w:rPr>
        <w:t>HTT</w:t>
      </w:r>
      <w:r w:rsidR="0065753B" w:rsidRPr="007A6110">
        <w:rPr>
          <w:bCs/>
          <w:sz w:val="20"/>
          <w:szCs w:val="20"/>
        </w:rPr>
        <w:t xml:space="preserve"> </w:t>
      </w:r>
      <w:r w:rsidRPr="007A6110">
        <w:rPr>
          <w:bCs/>
          <w:sz w:val="20"/>
          <w:szCs w:val="20"/>
        </w:rPr>
        <w:t>had</w:t>
      </w:r>
      <w:r w:rsidR="0065753B" w:rsidRPr="007A6110">
        <w:rPr>
          <w:bCs/>
          <w:sz w:val="20"/>
          <w:szCs w:val="20"/>
        </w:rPr>
        <w:t xml:space="preserve"> </w:t>
      </w:r>
      <w:r w:rsidRPr="007A6110">
        <w:rPr>
          <w:bCs/>
          <w:sz w:val="20"/>
          <w:szCs w:val="20"/>
        </w:rPr>
        <w:t>TVS</w:t>
      </w:r>
      <w:r w:rsidR="0065753B" w:rsidRPr="007A6110">
        <w:rPr>
          <w:bCs/>
          <w:sz w:val="20"/>
          <w:szCs w:val="20"/>
        </w:rPr>
        <w:t xml:space="preserve"> </w:t>
      </w:r>
      <w:r w:rsidRPr="007A6110">
        <w:rPr>
          <w:bCs/>
          <w:sz w:val="20"/>
          <w:szCs w:val="20"/>
        </w:rPr>
        <w:t>4.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Allele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specific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down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regulation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the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mutant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i/>
          <w:color w:val="FF0000"/>
          <w:sz w:val="20"/>
          <w:szCs w:val="20"/>
        </w:rPr>
        <w:t>HTT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by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antisense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modified</w:t>
      </w:r>
      <w:r w:rsidR="0065753B" w:rsidRPr="007A6110">
        <w:rPr>
          <w:bCs/>
          <w:sz w:val="20"/>
          <w:szCs w:val="20"/>
        </w:rPr>
        <w:t xml:space="preserve"> </w:t>
      </w:r>
      <w:proofErr w:type="spellStart"/>
      <w:r w:rsidR="005C7436" w:rsidRPr="007A6110">
        <w:rPr>
          <w:bCs/>
          <w:sz w:val="20"/>
          <w:szCs w:val="20"/>
        </w:rPr>
        <w:t>oligo</w:t>
      </w:r>
      <w:proofErr w:type="spellEnd"/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has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been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used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to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modify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pathogenesis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of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sz w:val="20"/>
          <w:szCs w:val="20"/>
        </w:rPr>
        <w:t>HD</w:t>
      </w:r>
      <w:r w:rsidR="0065753B" w:rsidRPr="007A6110">
        <w:rPr>
          <w:bCs/>
          <w:sz w:val="20"/>
          <w:szCs w:val="20"/>
        </w:rPr>
        <w:t xml:space="preserve"> </w:t>
      </w:r>
      <w:r w:rsidR="005C7436" w:rsidRPr="007A6110">
        <w:rPr>
          <w:bCs/>
          <w:color w:val="FF0000"/>
          <w:sz w:val="20"/>
          <w:szCs w:val="20"/>
        </w:rPr>
        <w:t>[STR24,</w:t>
      </w:r>
      <w:r w:rsidR="0065753B" w:rsidRPr="007A6110">
        <w:rPr>
          <w:bCs/>
          <w:color w:val="FF0000"/>
          <w:sz w:val="20"/>
          <w:szCs w:val="20"/>
        </w:rPr>
        <w:t xml:space="preserve"> </w:t>
      </w:r>
      <w:r w:rsidR="00D06D7F" w:rsidRPr="007A6110">
        <w:rPr>
          <w:bCs/>
          <w:color w:val="FF0000"/>
          <w:sz w:val="20"/>
          <w:szCs w:val="20"/>
        </w:rPr>
        <w:t>STR52</w:t>
      </w:r>
      <w:r w:rsidR="0065753B" w:rsidRPr="007A6110">
        <w:rPr>
          <w:bCs/>
          <w:sz w:val="20"/>
          <w:szCs w:val="20"/>
        </w:rPr>
        <w:t xml:space="preserve"> </w:t>
      </w:r>
      <w:r w:rsidR="00D06D7F" w:rsidRPr="007A6110">
        <w:rPr>
          <w:bCs/>
          <w:sz w:val="20"/>
          <w:szCs w:val="20"/>
        </w:rPr>
        <w:t>and</w:t>
      </w:r>
      <w:r w:rsidR="0065753B" w:rsidRPr="007A6110">
        <w:rPr>
          <w:bCs/>
          <w:sz w:val="20"/>
          <w:szCs w:val="20"/>
        </w:rPr>
        <w:t xml:space="preserve"> </w:t>
      </w:r>
      <w:r w:rsidR="00D06D7F" w:rsidRPr="007A6110">
        <w:rPr>
          <w:bCs/>
          <w:color w:val="FF0000"/>
          <w:sz w:val="20"/>
          <w:szCs w:val="20"/>
        </w:rPr>
        <w:t>STR53]</w:t>
      </w:r>
      <w:r w:rsidR="00462D4A" w:rsidRPr="007A6110">
        <w:rPr>
          <w:sz w:val="20"/>
          <w:szCs w:val="20"/>
        </w:rPr>
        <w:t>.</w:t>
      </w:r>
    </w:p>
    <w:p w:rsidR="00462D4A" w:rsidRPr="007A6110" w:rsidRDefault="00462D4A" w:rsidP="007A6110">
      <w:pPr>
        <w:spacing w:line="360" w:lineRule="auto"/>
        <w:jc w:val="both"/>
        <w:rPr>
          <w:sz w:val="20"/>
          <w:szCs w:val="20"/>
        </w:rPr>
      </w:pPr>
    </w:p>
    <w:p w:rsidR="00D94056" w:rsidRPr="007A6110" w:rsidRDefault="00D94056" w:rsidP="007A6110">
      <w:pPr>
        <w:spacing w:line="360" w:lineRule="auto"/>
        <w:jc w:val="center"/>
        <w:rPr>
          <w:b/>
          <w:sz w:val="20"/>
          <w:szCs w:val="20"/>
        </w:rPr>
      </w:pPr>
      <w:r w:rsidRPr="007A6110">
        <w:rPr>
          <w:b/>
          <w:sz w:val="20"/>
          <w:szCs w:val="20"/>
        </w:rPr>
        <w:t>References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for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he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Supplementary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EXT</w:t>
      </w:r>
    </w:p>
    <w:p w:rsidR="00D94056" w:rsidRPr="007A6110" w:rsidRDefault="00D94056" w:rsidP="007A6110">
      <w:pPr>
        <w:spacing w:line="360" w:lineRule="auto"/>
        <w:jc w:val="both"/>
        <w:rPr>
          <w:b/>
          <w:sz w:val="20"/>
          <w:szCs w:val="20"/>
        </w:rPr>
      </w:pPr>
      <w:r w:rsidRPr="007A6110">
        <w:rPr>
          <w:b/>
          <w:sz w:val="20"/>
          <w:szCs w:val="20"/>
        </w:rPr>
        <w:t>Reference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number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within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hird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bracket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is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same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as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hat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of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in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he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main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ext</w:t>
      </w:r>
    </w:p>
    <w:p w:rsidR="00D94056" w:rsidRPr="007A6110" w:rsidRDefault="00D94056" w:rsidP="007A6110">
      <w:pPr>
        <w:spacing w:line="360" w:lineRule="auto"/>
        <w:jc w:val="both"/>
        <w:rPr>
          <w:b/>
          <w:sz w:val="20"/>
          <w:szCs w:val="20"/>
        </w:rPr>
      </w:pPr>
      <w:r w:rsidRPr="007A6110">
        <w:rPr>
          <w:b/>
          <w:sz w:val="20"/>
          <w:szCs w:val="20"/>
        </w:rPr>
        <w:t>Additional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references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(not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included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in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he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main</w:t>
      </w:r>
      <w:r w:rsidR="0065753B" w:rsidRPr="007A6110">
        <w:rPr>
          <w:b/>
          <w:sz w:val="20"/>
          <w:szCs w:val="20"/>
        </w:rPr>
        <w:t xml:space="preserve"> </w:t>
      </w:r>
      <w:r w:rsidRPr="007A6110">
        <w:rPr>
          <w:b/>
          <w:sz w:val="20"/>
          <w:szCs w:val="20"/>
        </w:rPr>
        <w:t>text)</w:t>
      </w:r>
      <w:r w:rsidR="0065753B" w:rsidRPr="007A6110">
        <w:rPr>
          <w:b/>
          <w:sz w:val="20"/>
          <w:szCs w:val="20"/>
        </w:rPr>
        <w:t xml:space="preserve"> </w:t>
      </w:r>
      <w:r w:rsidR="00F349A6" w:rsidRPr="007A6110">
        <w:rPr>
          <w:b/>
          <w:sz w:val="20"/>
          <w:szCs w:val="20"/>
        </w:rPr>
        <w:t>are</w:t>
      </w:r>
      <w:r w:rsidR="0065753B" w:rsidRPr="007A6110">
        <w:rPr>
          <w:b/>
          <w:sz w:val="20"/>
          <w:szCs w:val="20"/>
        </w:rPr>
        <w:t xml:space="preserve"> </w:t>
      </w:r>
      <w:r w:rsidR="00F349A6" w:rsidRPr="007A6110">
        <w:rPr>
          <w:b/>
          <w:sz w:val="20"/>
          <w:szCs w:val="20"/>
        </w:rPr>
        <w:t>denoted</w:t>
      </w:r>
      <w:r w:rsidR="0065753B" w:rsidRPr="007A6110">
        <w:rPr>
          <w:b/>
          <w:sz w:val="20"/>
          <w:szCs w:val="20"/>
        </w:rPr>
        <w:t xml:space="preserve"> </w:t>
      </w:r>
      <w:r w:rsidR="00F349A6" w:rsidRPr="007A6110">
        <w:rPr>
          <w:b/>
          <w:sz w:val="20"/>
          <w:szCs w:val="20"/>
        </w:rPr>
        <w:t>by</w:t>
      </w:r>
      <w:r w:rsidR="0065753B" w:rsidRPr="007A6110">
        <w:rPr>
          <w:b/>
          <w:sz w:val="20"/>
          <w:szCs w:val="20"/>
        </w:rPr>
        <w:t xml:space="preserve"> </w:t>
      </w:r>
      <w:r w:rsidR="00F349A6" w:rsidRPr="007A6110">
        <w:rPr>
          <w:b/>
          <w:sz w:val="20"/>
          <w:szCs w:val="20"/>
        </w:rPr>
        <w:t>“STR”</w:t>
      </w:r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sz w:val="20"/>
          <w:szCs w:val="20"/>
        </w:rPr>
        <w:t>STR1.</w:t>
      </w:r>
      <w:r w:rsidR="0065753B" w:rsidRPr="007A6110">
        <w:rPr>
          <w:sz w:val="20"/>
          <w:szCs w:val="20"/>
        </w:rPr>
        <w:t xml:space="preserve"> </w:t>
      </w:r>
      <w:hyperlink r:id="rId15" w:history="1"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Raychaudhuri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inh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Mukhopadhyay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hattacharyy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P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YP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teract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tein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duc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gregat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poptos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duc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-termin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t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0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lutamin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euro2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el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xhibi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haperone-lik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ctivity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</w:t>
        </w:r>
        <w:r w:rsidR="008E158F"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8</w:t>
        </w:r>
        <w:r w:rsidR="008E158F" w:rsidRPr="007A6110">
          <w:rPr>
            <w:rStyle w:val="Hyperlink"/>
            <w:bCs/>
            <w:sz w:val="20"/>
            <w:szCs w:val="20"/>
          </w:rPr>
          <w:t>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7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40-255.</w:t>
        </w:r>
        <w:proofErr w:type="gramEnd"/>
      </w:hyperlink>
    </w:p>
    <w:p w:rsid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2.</w:t>
      </w:r>
      <w:r w:rsidR="0065753B" w:rsidRPr="007A6110">
        <w:rPr>
          <w:bCs/>
          <w:sz w:val="20"/>
          <w:szCs w:val="20"/>
        </w:rPr>
        <w:t xml:space="preserve"> </w:t>
      </w:r>
      <w:hyperlink r:id="rId16" w:history="1"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Butland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ander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hmid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Riecher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rt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="008E158F" w:rsidRPr="007A6110">
          <w:rPr>
            <w:rStyle w:val="Hyperlink"/>
            <w:bCs/>
            <w:sz w:val="20"/>
            <w:szCs w:val="20"/>
          </w:rPr>
          <w:t>al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palmitoy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acyltransferas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IP14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har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ig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por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interactor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t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Pr="007A6110">
          <w:rPr>
            <w:rStyle w:val="Hyperlink"/>
            <w:bCs/>
            <w:sz w:val="20"/>
            <w:szCs w:val="20"/>
          </w:rPr>
          <w:t>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mplication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ol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athogenes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4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3:</w:t>
        </w:r>
        <w:r w:rsidR="008E158F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142-4160</w:t>
        </w:r>
        <w:r w:rsidR="008E158F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3.</w:t>
      </w:r>
      <w:r w:rsidR="0065753B" w:rsidRPr="007A6110">
        <w:rPr>
          <w:bCs/>
          <w:sz w:val="20"/>
          <w:szCs w:val="20"/>
        </w:rPr>
        <w:t xml:space="preserve"> </w:t>
      </w:r>
      <w:hyperlink r:id="rId17" w:history="1">
        <w:r w:rsidRPr="007A6110">
          <w:rPr>
            <w:rStyle w:val="Hyperlink"/>
            <w:bCs/>
            <w:sz w:val="20"/>
            <w:szCs w:val="20"/>
          </w:rPr>
          <w:t>Morle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F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rignul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Weyer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rimot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I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reshol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polyglutamine</w:t>
        </w:r>
        <w:proofErr w:type="spellEnd"/>
        <w:r w:rsidRPr="007A6110">
          <w:rPr>
            <w:rStyle w:val="Hyperlink"/>
            <w:bCs/>
            <w:sz w:val="20"/>
            <w:szCs w:val="20"/>
          </w:rPr>
          <w:t>-expans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te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greg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ellula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oxicit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ynami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fluenc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enorhabdit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legans.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at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ca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USA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2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99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0417-10422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lastRenderedPageBreak/>
        <w:t>STR4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18" w:history="1">
        <w:r w:rsidRPr="007A6110">
          <w:rPr>
            <w:rStyle w:val="Hyperlink"/>
            <w:bCs/>
            <w:sz w:val="20"/>
            <w:szCs w:val="20"/>
          </w:rPr>
          <w:t>Jimenez-Sanchez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a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annu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önnichse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Imarisio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lem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iRN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re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dentifi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QPC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ruggabl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arg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N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Chem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io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5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1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47-</w:t>
        </w:r>
        <w:r w:rsidR="008E158F" w:rsidRPr="007A6110">
          <w:rPr>
            <w:rStyle w:val="Hyperlink"/>
            <w:bCs/>
            <w:sz w:val="20"/>
            <w:szCs w:val="20"/>
          </w:rPr>
          <w:t>3</w:t>
        </w:r>
        <w:r w:rsidRPr="007A6110">
          <w:rPr>
            <w:rStyle w:val="Hyperlink"/>
            <w:bCs/>
            <w:sz w:val="20"/>
            <w:szCs w:val="20"/>
          </w:rPr>
          <w:t>54</w:t>
        </w:r>
        <w:r w:rsidR="008E158F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  <w:r w:rsidR="0065753B" w:rsidRPr="007A6110">
        <w:rPr>
          <w:bCs/>
          <w:sz w:val="20"/>
          <w:szCs w:val="20"/>
        </w:rPr>
        <w:t xml:space="preserve"> </w:t>
      </w:r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5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19" w:history="1">
        <w:r w:rsidRPr="007A6110">
          <w:rPr>
            <w:rStyle w:val="Hyperlink"/>
            <w:bCs/>
            <w:sz w:val="20"/>
            <w:szCs w:val="20"/>
          </w:rPr>
          <w:t>Yamanak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o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Tosaki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</w:t>
        </w:r>
        <w:proofErr w:type="gramEnd"/>
        <w:r w:rsidRPr="007A6110">
          <w:rPr>
            <w:rStyle w:val="Hyperlink"/>
            <w:bCs/>
            <w:sz w:val="20"/>
            <w:szCs w:val="20"/>
          </w:rPr>
          <w:t>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au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O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ad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Kurosaw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B40AB4" w:rsidRPr="007A6110">
          <w:rPr>
            <w:rStyle w:val="Hyperlink"/>
            <w:bCs/>
            <w:sz w:val="20"/>
            <w:szCs w:val="20"/>
          </w:rPr>
          <w:t xml:space="preserve"> et al</w:t>
        </w:r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arge-scal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N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terferen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reen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mmali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el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dentifi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ov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gulator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ta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gregation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PLo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e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4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9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93891.</w:t>
        </w:r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6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0" w:history="1">
        <w:proofErr w:type="spellStart"/>
        <w:r w:rsidRPr="007A6110">
          <w:rPr>
            <w:rStyle w:val="Hyperlink"/>
            <w:bCs/>
            <w:sz w:val="20"/>
            <w:szCs w:val="20"/>
          </w:rPr>
          <w:t>Trembat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or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Z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ippet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og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llin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hurchyar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trospecti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ud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mpac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ifestyl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Mov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isord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0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5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444-1450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7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1" w:history="1">
        <w:proofErr w:type="spellStart"/>
        <w:r w:rsidRPr="007A6110">
          <w:rPr>
            <w:rStyle w:val="Hyperlink"/>
            <w:bCs/>
            <w:sz w:val="20"/>
            <w:szCs w:val="20"/>
          </w:rPr>
          <w:t>Byar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eglinger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s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onzalez-</w:t>
        </w:r>
        <w:proofErr w:type="spellStart"/>
        <w:r w:rsidRPr="007A6110">
          <w:rPr>
            <w:rStyle w:val="Hyperlink"/>
            <w:bCs/>
            <w:sz w:val="20"/>
            <w:szCs w:val="20"/>
          </w:rPr>
          <w:t>Alegr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Nopoulo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ubstan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bu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isk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act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arli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euro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2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59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824-1831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8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2" w:history="1">
        <w:r w:rsidRPr="007A6110">
          <w:rPr>
            <w:rStyle w:val="Hyperlink"/>
            <w:bCs/>
            <w:sz w:val="20"/>
            <w:szCs w:val="20"/>
          </w:rPr>
          <w:t>Cruickshank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omps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omínguez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F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y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ynevelt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orgiou-</w:t>
        </w:r>
        <w:proofErr w:type="spellStart"/>
        <w:r w:rsidRPr="007A6110">
          <w:rPr>
            <w:rStyle w:val="Hyperlink"/>
            <w:bCs/>
            <w:sz w:val="20"/>
            <w:szCs w:val="20"/>
          </w:rPr>
          <w:t>Karistiani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ffec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ltidisciplinar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habilit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ra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ructu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gni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xplorator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udy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Bra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ehav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5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5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00312.</w:t>
        </w:r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9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3" w:history="1">
        <w:proofErr w:type="spellStart"/>
        <w:r w:rsidRPr="007A6110">
          <w:rPr>
            <w:rStyle w:val="Hyperlink"/>
            <w:bCs/>
            <w:sz w:val="20"/>
            <w:szCs w:val="20"/>
          </w:rPr>
          <w:t>Simon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uru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allero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incker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harl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elva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ssoci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etwe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ffei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tak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Neurobio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3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58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79-182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0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4" w:history="1">
        <w:r w:rsidRPr="007A6110">
          <w:rPr>
            <w:rStyle w:val="Hyperlink"/>
            <w:bCs/>
            <w:sz w:val="20"/>
            <w:szCs w:val="20"/>
          </w:rPr>
          <w:t>Andre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Gayá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Cherny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rocklebank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Alkorta-Aranburu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dd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plic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wel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ssoci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udi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sidu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ar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enezuel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kindreds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7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4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4-50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1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5" w:history="1">
        <w:proofErr w:type="spellStart"/>
        <w:r w:rsidRPr="007A6110">
          <w:rPr>
            <w:rStyle w:val="Hyperlink"/>
            <w:bCs/>
            <w:sz w:val="20"/>
            <w:szCs w:val="20"/>
          </w:rPr>
          <w:t>Gayá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rocklebank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re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Alkorta-Aranburu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US-Venezuel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llaborati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searc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rou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Zamee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Cader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Genomewid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ink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vea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ov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oc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y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enezuel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kindreds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Gen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Epidemiol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8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2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45-453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2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6" w:history="1">
        <w:r w:rsidRPr="007A6110">
          <w:rPr>
            <w:rStyle w:val="Hyperlink"/>
            <w:bCs/>
            <w:sz w:val="20"/>
            <w:szCs w:val="20"/>
          </w:rPr>
          <w:t>L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ayd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Warby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urr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</w:t>
        </w:r>
        <w:proofErr w:type="gramEnd"/>
        <w:r w:rsidRPr="007A6110">
          <w:rPr>
            <w:rStyle w:val="Hyperlink"/>
            <w:bCs/>
            <w:sz w:val="20"/>
            <w:szCs w:val="20"/>
          </w:rPr>
          <w:t>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rris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an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ome-wid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ignifican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i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eurologic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6q23-24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P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udy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BM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6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7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71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3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7" w:history="1">
        <w:proofErr w:type="spellStart"/>
        <w:r w:rsidRPr="007A6110">
          <w:rPr>
            <w:rStyle w:val="Hyperlink"/>
            <w:bCs/>
            <w:sz w:val="20"/>
            <w:szCs w:val="20"/>
          </w:rPr>
          <w:t>Djoussé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Knowl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ayd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Almqvist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W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rinkm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os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viden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i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ink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p16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Neurogenetics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4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5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09-114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4</w:t>
      </w:r>
      <w:r w:rsidR="00B40AB4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8" w:history="1">
        <w:r w:rsidRPr="007A6110">
          <w:rPr>
            <w:rStyle w:val="Hyperlink"/>
            <w:bCs/>
            <w:sz w:val="20"/>
            <w:szCs w:val="20"/>
          </w:rPr>
          <w:t>L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ayd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Almqvist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W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rinkm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urr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odé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om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ier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g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s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P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udy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3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73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682-687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5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29" w:history="1">
        <w:r w:rsidRPr="007A6110">
          <w:rPr>
            <w:rStyle w:val="Hyperlink"/>
            <w:bCs/>
            <w:sz w:val="20"/>
            <w:szCs w:val="20"/>
          </w:rPr>
          <w:t>Le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ill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yso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amo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yer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ayd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mm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NP-bas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aplotyp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alys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p16.3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gion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2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90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34-</w:t>
        </w:r>
        <w:r w:rsidR="00B40AB4" w:rsidRPr="007A6110">
          <w:rPr>
            <w:rStyle w:val="Hyperlink"/>
            <w:bCs/>
            <w:sz w:val="20"/>
            <w:szCs w:val="20"/>
          </w:rPr>
          <w:t>4</w:t>
        </w:r>
        <w:r w:rsidRPr="007A6110">
          <w:rPr>
            <w:rStyle w:val="Hyperlink"/>
            <w:bCs/>
            <w:sz w:val="20"/>
            <w:szCs w:val="20"/>
          </w:rPr>
          <w:t>44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6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0" w:history="1">
        <w:proofErr w:type="spellStart"/>
        <w:r w:rsidRPr="007A6110">
          <w:rPr>
            <w:rStyle w:val="Hyperlink"/>
            <w:bCs/>
            <w:sz w:val="20"/>
            <w:szCs w:val="20"/>
          </w:rPr>
          <w:t>Vinther</w:t>
        </w:r>
        <w:proofErr w:type="spellEnd"/>
        <w:r w:rsidRPr="007A6110">
          <w:rPr>
            <w:rStyle w:val="Hyperlink"/>
            <w:bCs/>
            <w:sz w:val="20"/>
            <w:szCs w:val="20"/>
          </w:rPr>
          <w:t>-Jen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iel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udtz-Jørgense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ar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U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ans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asholt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,</w:t>
        </w:r>
        <w:r w:rsidR="00B40AB4" w:rsidRPr="007A6110">
          <w:rPr>
            <w:rStyle w:val="Hyperlink"/>
            <w:bCs/>
            <w:sz w:val="20"/>
            <w:szCs w:val="20"/>
          </w:rPr>
          <w:t xml:space="preserve"> et al</w:t>
        </w:r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sychiatri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gniti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ymptom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i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olymorphism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techolami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gulat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nzym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s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l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6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89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20-327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7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1" w:history="1">
        <w:r w:rsidRPr="007A6110">
          <w:rPr>
            <w:rStyle w:val="Hyperlink"/>
            <w:bCs/>
            <w:sz w:val="20"/>
            <w:szCs w:val="20"/>
          </w:rPr>
          <w:t>Ramo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Kovalenko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uid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lai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ill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yso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hromosom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ubstitu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tra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ssessme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ifi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ocus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Mamm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om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5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6:</w:t>
        </w:r>
        <w:r w:rsidR="00B40AB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19-130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8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2" w:history="1">
        <w:proofErr w:type="spellStart"/>
        <w:r w:rsidRPr="007A6110">
          <w:rPr>
            <w:rStyle w:val="Hyperlink"/>
            <w:bCs/>
            <w:sz w:val="20"/>
            <w:szCs w:val="20"/>
          </w:rPr>
          <w:t>Rigamonti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au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e-</w:t>
        </w:r>
        <w:proofErr w:type="spellStart"/>
        <w:r w:rsidRPr="007A6110">
          <w:rPr>
            <w:rStyle w:val="Hyperlink"/>
            <w:bCs/>
            <w:sz w:val="20"/>
            <w:szCs w:val="20"/>
          </w:rPr>
          <w:t>Fraj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nt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ipion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ciorati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ld-typ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tec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ro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poptos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upstrea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spase-3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Neurosci</w:t>
        </w:r>
        <w:proofErr w:type="spellEnd"/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0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705-3713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19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3" w:history="1">
        <w:r w:rsidRPr="007A6110">
          <w:rPr>
            <w:rStyle w:val="Hyperlink"/>
            <w:bCs/>
            <w:sz w:val="20"/>
            <w:szCs w:val="20"/>
          </w:rPr>
          <w:t>Leavit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Guttma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odgs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G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Kime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ingaraj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Vog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W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ld-typ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duc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ellula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oxicit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ta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ivo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1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68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13-324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20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4" w:history="1">
        <w:r w:rsidRPr="007A6110">
          <w:rPr>
            <w:rStyle w:val="Hyperlink"/>
            <w:bCs/>
            <w:sz w:val="20"/>
            <w:szCs w:val="20"/>
          </w:rPr>
          <w:t>Leavit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R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Raamsdonk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Shehade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ernand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rph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Z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raha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ld-typ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tec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euron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ro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excitotoxicity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J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Neurochem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6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96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121-1129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lastRenderedPageBreak/>
        <w:t>STR21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5" w:history="1">
        <w:r w:rsidRPr="007A6110">
          <w:rPr>
            <w:rStyle w:val="Hyperlink"/>
            <w:bCs/>
            <w:sz w:val="20"/>
            <w:szCs w:val="20"/>
          </w:rPr>
          <w:t>H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W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rmicha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wartz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Wyttenbac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ank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Rubinszte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C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lecula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iolog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Psycho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d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01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1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-14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proofErr w:type="gramStart"/>
      <w:r w:rsidRPr="007A6110">
        <w:rPr>
          <w:bCs/>
          <w:sz w:val="20"/>
          <w:szCs w:val="20"/>
        </w:rPr>
        <w:t>STR</w:t>
      </w:r>
      <w:r w:rsidR="0065753B" w:rsidRPr="007A6110">
        <w:rPr>
          <w:bCs/>
          <w:sz w:val="20"/>
          <w:szCs w:val="20"/>
        </w:rPr>
        <w:t xml:space="preserve"> </w:t>
      </w:r>
      <w:r w:rsidRPr="007A6110">
        <w:rPr>
          <w:bCs/>
          <w:sz w:val="20"/>
          <w:szCs w:val="20"/>
        </w:rPr>
        <w:t>22</w:t>
      </w:r>
      <w:r w:rsidR="00CD7F0B" w:rsidRPr="007A6110">
        <w:rPr>
          <w:bCs/>
          <w:sz w:val="20"/>
          <w:szCs w:val="20"/>
        </w:rPr>
        <w:t>.</w:t>
      </w:r>
      <w:proofErr w:type="gramEnd"/>
      <w:r w:rsidR="0065753B" w:rsidRPr="007A6110">
        <w:rPr>
          <w:bCs/>
          <w:sz w:val="20"/>
          <w:szCs w:val="20"/>
        </w:rPr>
        <w:t xml:space="preserve"> </w:t>
      </w:r>
      <w:hyperlink r:id="rId36" w:history="1"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Auerbac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rlbert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S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ilditch</w:t>
        </w:r>
        <w:proofErr w:type="spellEnd"/>
        <w:r w:rsidRPr="007A6110">
          <w:rPr>
            <w:rStyle w:val="Hyperlink"/>
            <w:bCs/>
            <w:sz w:val="20"/>
            <w:szCs w:val="20"/>
          </w:rPr>
          <w:t>-Maguir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Wadghiri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YZ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heele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ohe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I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t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us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gressi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eth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eurologic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i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xpress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duc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eve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m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t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01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0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515-2523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23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7" w:history="1">
        <w:proofErr w:type="spellStart"/>
        <w:r w:rsidRPr="007A6110">
          <w:rPr>
            <w:rStyle w:val="Hyperlink"/>
            <w:bCs/>
            <w:sz w:val="20"/>
            <w:szCs w:val="20"/>
          </w:rPr>
          <w:t>Sale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Bhadr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K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o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ytotoxicit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ta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ragme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yeas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ulat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xpress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ev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l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yp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ragment</w:t>
        </w:r>
        <w:r w:rsidR="00B40AB4"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AC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Chem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Neurosci</w:t>
        </w:r>
        <w:proofErr w:type="spellEnd"/>
        <w:r w:rsidRPr="007A6110">
          <w:rPr>
            <w:rStyle w:val="Hyperlink"/>
            <w:bCs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4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5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5-215</w:t>
        </w:r>
        <w:r w:rsidR="00BF7DA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24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38" w:history="1"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App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Kaltenbach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C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Terstappe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C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Target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uta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evelopme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-modify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rapy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ru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iscov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oday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2;</w:t>
        </w:r>
        <w:r w:rsidR="00BF7DA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7:</w:t>
        </w:r>
        <w:r w:rsidR="00BF7DA4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217-1223</w:t>
        </w:r>
        <w:r w:rsidR="00BF7DA4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25</w:t>
      </w:r>
      <w:r w:rsidR="00CD7F0B" w:rsidRPr="007A6110">
        <w:rPr>
          <w:sz w:val="20"/>
          <w:szCs w:val="20"/>
        </w:rPr>
        <w:t>.</w:t>
      </w:r>
      <w:hyperlink r:id="rId39" w:history="1"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her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PK-α1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unction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ownstrea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xidat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res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diat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n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troph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Biochim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Biophy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Acta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842:</w:t>
        </w:r>
        <w:r w:rsidR="00BF7DA4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668-1680</w:t>
        </w:r>
        <w:r w:rsidR="00BF7DA4" w:rsidRPr="007A6110">
          <w:rPr>
            <w:rStyle w:val="Hyperlink"/>
            <w:sz w:val="20"/>
            <w:szCs w:val="20"/>
          </w:rPr>
          <w:t>.</w:t>
        </w:r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26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0" w:history="1">
        <w:r w:rsidRPr="007A6110">
          <w:rPr>
            <w:rStyle w:val="Hyperlink"/>
            <w:sz w:val="20"/>
            <w:szCs w:val="20"/>
          </w:rPr>
          <w:t>Brit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Giralt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nriquez-</w:t>
        </w:r>
        <w:proofErr w:type="spellStart"/>
        <w:r w:rsidRPr="007A6110">
          <w:rPr>
            <w:rStyle w:val="Hyperlink"/>
            <w:sz w:val="20"/>
            <w:szCs w:val="20"/>
          </w:rPr>
          <w:t>Barreto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uigdellívol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Suelve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Zamora-</w:t>
        </w:r>
        <w:proofErr w:type="spellStart"/>
        <w:r w:rsidRPr="007A6110">
          <w:rPr>
            <w:rStyle w:val="Hyperlink"/>
            <w:sz w:val="20"/>
            <w:szCs w:val="20"/>
          </w:rPr>
          <w:t>Moratalla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Neurotroph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cepto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75(NTR)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di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-associat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ynapti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mory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ysfunction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l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ves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24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4411-4428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27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1" w:history="1">
        <w:proofErr w:type="spellStart"/>
        <w:r w:rsidRPr="007A6110">
          <w:rPr>
            <w:rStyle w:val="Hyperlink"/>
            <w:sz w:val="20"/>
            <w:szCs w:val="20"/>
          </w:rPr>
          <w:t>Plotk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L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a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eters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D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Xi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Z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res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Rafalovich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mpair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TrkB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cepto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ignal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nderli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orticostriatal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ysfunc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Neuron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83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78-188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28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2" w:history="1">
        <w:proofErr w:type="spellStart"/>
        <w:r w:rsidRPr="007A6110">
          <w:rPr>
            <w:rStyle w:val="Hyperlink"/>
            <w:sz w:val="20"/>
            <w:szCs w:val="20"/>
          </w:rPr>
          <w:t>Shema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Kulick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owle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S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e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oo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eima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.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yntheti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eth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creen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mmalia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ntr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rvou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yste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dentifi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px6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ulato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at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a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c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SA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5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12: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68-272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29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3" w:history="1">
        <w:proofErr w:type="spellStart"/>
        <w:r w:rsidRPr="007A6110">
          <w:rPr>
            <w:rStyle w:val="Hyperlink"/>
            <w:sz w:val="20"/>
            <w:szCs w:val="20"/>
          </w:rPr>
          <w:t>Maheshwar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Shekhar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ing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K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am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Vatsa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uma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,</w:t>
        </w:r>
        <w:r w:rsidR="004B7915" w:rsidRPr="007A6110">
          <w:rPr>
            <w:rStyle w:val="Hyperlink"/>
            <w:sz w:val="20"/>
            <w:szCs w:val="20"/>
          </w:rPr>
          <w:t xml:space="preserve"> et al</w:t>
        </w:r>
        <w:r w:rsidRPr="007A6110">
          <w:rPr>
            <w:rStyle w:val="Hyperlink"/>
            <w:sz w:val="20"/>
            <w:szCs w:val="20"/>
          </w:rPr>
          <w:t>.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ficienc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be3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ic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ra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creas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ggregat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oa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celer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athology.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ene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3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6235-6245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0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4" w:history="1">
        <w:proofErr w:type="spellStart"/>
        <w:r w:rsidRPr="007A6110">
          <w:rPr>
            <w:rStyle w:val="Hyperlink"/>
            <w:sz w:val="20"/>
            <w:szCs w:val="20"/>
          </w:rPr>
          <w:t>Bhat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a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W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XJ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Differenti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biquitin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grad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ragment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ulat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biquitin-prote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ligas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3A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at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a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c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SA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11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5706-5711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proofErr w:type="gramStart"/>
      <w:r w:rsidRPr="007A6110">
        <w:rPr>
          <w:sz w:val="20"/>
          <w:szCs w:val="20"/>
        </w:rPr>
        <w:t>ST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31</w:t>
      </w:r>
      <w:r w:rsidR="00CD7F0B" w:rsidRPr="007A6110">
        <w:rPr>
          <w:sz w:val="20"/>
          <w:szCs w:val="20"/>
        </w:rPr>
        <w:t>.</w:t>
      </w:r>
      <w:proofErr w:type="gramEnd"/>
      <w:r w:rsidR="0065753B" w:rsidRPr="007A6110">
        <w:rPr>
          <w:sz w:val="20"/>
          <w:szCs w:val="20"/>
        </w:rPr>
        <w:t xml:space="preserve"> </w:t>
      </w:r>
      <w:hyperlink r:id="rId45" w:history="1">
        <w:proofErr w:type="spellStart"/>
        <w:r w:rsidRPr="007A6110">
          <w:rPr>
            <w:rStyle w:val="Hyperlink"/>
            <w:sz w:val="20"/>
            <w:szCs w:val="20"/>
          </w:rPr>
          <w:t>Hyrskyluoto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A</w:t>
        </w:r>
        <w:proofErr w:type="gramEnd"/>
        <w:r w:rsidRPr="007A6110">
          <w:rPr>
            <w:rStyle w:val="Hyperlink"/>
            <w:sz w:val="20"/>
            <w:szCs w:val="20"/>
          </w:rPr>
          <w:t>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Bruell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Lundh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H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T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Kivine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Rappou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</w:t>
        </w:r>
        <w:r w:rsidR="004B7915" w:rsidRPr="007A6110">
          <w:rPr>
            <w:rStyle w:val="Hyperlink"/>
            <w:sz w:val="20"/>
            <w:szCs w:val="20"/>
          </w:rPr>
          <w:t>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="004B7915" w:rsidRPr="007A6110">
          <w:rPr>
            <w:rStyle w:val="Hyperlink"/>
            <w:sz w:val="20"/>
            <w:szCs w:val="20"/>
          </w:rPr>
          <w:t xml:space="preserve">al. </w:t>
        </w:r>
        <w:r w:rsidRPr="007A6110">
          <w:rPr>
            <w:rStyle w:val="Hyperlink"/>
            <w:sz w:val="20"/>
            <w:szCs w:val="20"/>
          </w:rPr>
          <w:t>Ubiquitin-specifi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tease-14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duc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ula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ggreg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tect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gains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Pr="007A6110">
          <w:rPr>
            <w:rStyle w:val="Hyperlink"/>
            <w:sz w:val="20"/>
            <w:szCs w:val="20"/>
          </w:rPr>
          <w:t>-induc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generation: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volveme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roteasom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ress-activat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in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RE1α.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ene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3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5928-5939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2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6" w:history="1">
        <w:proofErr w:type="spellStart"/>
        <w:r w:rsidRPr="007A6110">
          <w:rPr>
            <w:rStyle w:val="Hyperlink"/>
            <w:sz w:val="20"/>
            <w:szCs w:val="20"/>
          </w:rPr>
          <w:t>Sancho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errer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Orzáez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érez-Payá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activ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paf1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duc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orm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Pr="007A6110">
          <w:rPr>
            <w:rStyle w:val="Hyperlink"/>
            <w:sz w:val="20"/>
            <w:szCs w:val="20"/>
          </w:rPr>
          <w:t>-depende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ggreg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ath.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Neuroscience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62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83-91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3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7" w:history="1">
        <w:r w:rsidRPr="007A6110">
          <w:rPr>
            <w:rStyle w:val="Hyperlink"/>
            <w:sz w:val="20"/>
            <w:szCs w:val="20"/>
          </w:rPr>
          <w:t>L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XH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Matti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B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W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-</w:t>
        </w:r>
        <w:proofErr w:type="spellStart"/>
        <w:r w:rsidRPr="007A6110">
          <w:rPr>
            <w:rStyle w:val="Hyperlink"/>
            <w:sz w:val="20"/>
            <w:szCs w:val="20"/>
          </w:rPr>
          <w:t>Ramah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a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er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Fratanton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A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rget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T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elior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oxicit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im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el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c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rans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d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6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68ra178</w:t>
        </w:r>
        <w:r w:rsidR="004B7915" w:rsidRPr="007A6110">
          <w:rPr>
            <w:rStyle w:val="Hyperlink"/>
            <w:sz w:val="20"/>
            <w:szCs w:val="20"/>
          </w:rPr>
          <w:t>.</w:t>
        </w:r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4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8" w:history="1">
        <w:r w:rsidRPr="007A6110">
          <w:rPr>
            <w:rStyle w:val="Hyperlink"/>
            <w:sz w:val="20"/>
            <w:szCs w:val="20"/>
          </w:rPr>
          <w:t>Ru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X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Z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ate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Z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it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="004B7915"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unction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caffol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o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elect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croautophagy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Na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io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5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7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62-275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94056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5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49" w:history="1">
        <w:r w:rsidRPr="007A6110">
          <w:rPr>
            <w:rStyle w:val="Hyperlink"/>
            <w:sz w:val="20"/>
            <w:szCs w:val="20"/>
          </w:rPr>
          <w:t>Kurosaw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tsumot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in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Okuno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urosawa-Yamad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Washizu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ple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62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duc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uclea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clusion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aradoxicall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elior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henotyp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e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ic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ene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5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4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092-1105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D94056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lastRenderedPageBreak/>
        <w:t>STR36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0" w:history="1">
        <w:proofErr w:type="spellStart"/>
        <w:r w:rsidRPr="007A6110">
          <w:rPr>
            <w:rStyle w:val="Hyperlink"/>
            <w:sz w:val="20"/>
            <w:szCs w:val="20"/>
          </w:rPr>
          <w:t>Jia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allo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acqu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a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A</w:t>
        </w:r>
        <w:proofErr w:type="gramEnd"/>
        <w:r w:rsidRPr="007A6110">
          <w:rPr>
            <w:rStyle w:val="Hyperlink"/>
            <w:sz w:val="20"/>
            <w:szCs w:val="20"/>
          </w:rPr>
          <w:t>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oop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isto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deacetylas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(HDAC)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hibitor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rget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DAC3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DAC1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eliorat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olyglutamine</w:t>
        </w:r>
        <w:proofErr w:type="spellEnd"/>
        <w:r w:rsidRPr="007A6110">
          <w:rPr>
            <w:rStyle w:val="Hyperlink"/>
            <w:sz w:val="20"/>
            <w:szCs w:val="20"/>
          </w:rPr>
          <w:t>-elicit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henotyp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e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ystem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Neurobiol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2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46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351-361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proofErr w:type="gramStart"/>
      <w:r w:rsidRPr="007A6110">
        <w:rPr>
          <w:sz w:val="20"/>
          <w:szCs w:val="20"/>
        </w:rPr>
        <w:t>ST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37</w:t>
      </w:r>
      <w:r w:rsidR="00CD7F0B" w:rsidRPr="007A6110">
        <w:rPr>
          <w:sz w:val="20"/>
          <w:szCs w:val="20"/>
        </w:rPr>
        <w:t>.</w:t>
      </w:r>
      <w:proofErr w:type="gramEnd"/>
      <w:r w:rsidR="0065753B" w:rsidRPr="007A6110">
        <w:rPr>
          <w:sz w:val="20"/>
          <w:szCs w:val="20"/>
        </w:rPr>
        <w:t xml:space="preserve"> </w:t>
      </w:r>
      <w:hyperlink r:id="rId51" w:history="1">
        <w:r w:rsidRPr="007A6110">
          <w:rPr>
            <w:rStyle w:val="Hyperlink"/>
            <w:sz w:val="20"/>
            <w:szCs w:val="20"/>
          </w:rPr>
          <w:t>Hayd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eavit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Yasotha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U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irkpatrick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Tetrabenazine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Na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v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ru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Discov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4B7915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09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8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7-18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38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2" w:history="1">
        <w:proofErr w:type="gramStart"/>
        <w:r w:rsidRPr="007A6110">
          <w:rPr>
            <w:rStyle w:val="Hyperlink"/>
            <w:sz w:val="20"/>
            <w:szCs w:val="20"/>
          </w:rPr>
          <w:t>Frank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reatme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Neurotherapeutics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1:</w:t>
        </w:r>
        <w:r w:rsidR="004B7915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53-160</w:t>
        </w:r>
        <w:r w:rsidR="004B7915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proofErr w:type="gramStart"/>
      <w:r w:rsidRPr="007A6110">
        <w:rPr>
          <w:sz w:val="20"/>
          <w:szCs w:val="20"/>
        </w:rPr>
        <w:t>ST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39</w:t>
      </w:r>
      <w:r w:rsidR="00CD7F0B" w:rsidRPr="007A6110">
        <w:rPr>
          <w:sz w:val="20"/>
          <w:szCs w:val="20"/>
        </w:rPr>
        <w:t>.</w:t>
      </w:r>
      <w:proofErr w:type="gramEnd"/>
      <w:r w:rsidR="0065753B" w:rsidRPr="007A6110">
        <w:rPr>
          <w:sz w:val="20"/>
          <w:szCs w:val="20"/>
        </w:rPr>
        <w:t xml:space="preserve"> </w:t>
      </w:r>
      <w:hyperlink r:id="rId53" w:history="1">
        <w:proofErr w:type="gramStart"/>
        <w:r w:rsidRPr="007A6110">
          <w:rPr>
            <w:rStyle w:val="Hyperlink"/>
            <w:sz w:val="20"/>
            <w:szCs w:val="20"/>
          </w:rPr>
          <w:t>Rangel-Baraja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orone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Florá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opami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ceptor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degeneration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Ag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5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6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349-368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0</w:t>
      </w:r>
      <w:r w:rsidR="001E2E5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4" w:history="1">
        <w:proofErr w:type="gramStart"/>
        <w:r w:rsidRPr="007A6110">
          <w:rPr>
            <w:rStyle w:val="Hyperlink"/>
            <w:sz w:val="20"/>
            <w:szCs w:val="20"/>
          </w:rPr>
          <w:t>Schwab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Gara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N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Drouin-Ouellet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s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L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ot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ark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A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Dopami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xper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v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Neurother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5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5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445-458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1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5" w:history="1">
        <w:r w:rsidRPr="007A6110">
          <w:rPr>
            <w:rStyle w:val="Hyperlink"/>
            <w:sz w:val="20"/>
            <w:szCs w:val="20"/>
          </w:rPr>
          <w:t>Garcia-</w:t>
        </w:r>
        <w:proofErr w:type="spellStart"/>
        <w:r w:rsidRPr="007A6110">
          <w:rPr>
            <w:rStyle w:val="Hyperlink"/>
            <w:sz w:val="20"/>
            <w:szCs w:val="20"/>
          </w:rPr>
          <w:t>Miralle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Oo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errari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Bardil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eorg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ru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L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reatme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wit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O-</w:t>
        </w:r>
        <w:proofErr w:type="gramStart"/>
        <w:r w:rsidRPr="007A6110">
          <w:rPr>
            <w:rStyle w:val="Hyperlink"/>
            <w:sz w:val="20"/>
            <w:szCs w:val="20"/>
          </w:rPr>
          <w:t>A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hibito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lorgylin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lev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noami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transmitt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evel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mprov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ffect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henotyp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u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e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Exp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6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78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4-10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2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6" w:history="1">
        <w:proofErr w:type="spellStart"/>
        <w:r w:rsidRPr="007A6110">
          <w:rPr>
            <w:rStyle w:val="Hyperlink"/>
            <w:sz w:val="20"/>
            <w:szCs w:val="20"/>
          </w:rPr>
          <w:t>Oo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ayd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R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ouladi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A.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hibi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xcess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noami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xid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/B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tivit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tect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Against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ress-induc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n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eat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Mo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Neurobiol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5;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52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850-1861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uppressAutoHyphens/>
        <w:spacing w:line="360" w:lineRule="auto"/>
        <w:jc w:val="both"/>
        <w:rPr>
          <w:sz w:val="20"/>
          <w:szCs w:val="20"/>
        </w:rPr>
      </w:pPr>
      <w:proofErr w:type="gramStart"/>
      <w:r w:rsidRPr="007A6110">
        <w:rPr>
          <w:sz w:val="20"/>
          <w:szCs w:val="20"/>
        </w:rPr>
        <w:t>STR</w:t>
      </w:r>
      <w:r w:rsidR="0065753B" w:rsidRPr="007A6110">
        <w:rPr>
          <w:sz w:val="20"/>
          <w:szCs w:val="20"/>
        </w:rPr>
        <w:t xml:space="preserve"> </w:t>
      </w:r>
      <w:r w:rsidRPr="007A6110">
        <w:rPr>
          <w:sz w:val="20"/>
          <w:szCs w:val="20"/>
        </w:rPr>
        <w:t>43</w:t>
      </w:r>
      <w:r w:rsidR="00CD7F0B" w:rsidRPr="007A6110">
        <w:rPr>
          <w:sz w:val="20"/>
          <w:szCs w:val="20"/>
        </w:rPr>
        <w:t>.</w:t>
      </w:r>
      <w:proofErr w:type="gramEnd"/>
      <w:r w:rsidR="0065753B" w:rsidRPr="007A6110">
        <w:rPr>
          <w:sz w:val="20"/>
          <w:szCs w:val="20"/>
        </w:rPr>
        <w:t xml:space="preserve"> </w:t>
      </w:r>
      <w:hyperlink r:id="rId57" w:history="1">
        <w:r w:rsidRPr="007A6110">
          <w:rPr>
            <w:rStyle w:val="Hyperlink"/>
            <w:sz w:val="20"/>
            <w:szCs w:val="20"/>
          </w:rPr>
          <w:t>J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e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h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her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Y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PK-α1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unction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ownstrea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xidat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res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diat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n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troph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Biochim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Biophy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Acta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842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668-1680</w:t>
        </w:r>
        <w:r w:rsidR="006B1F41" w:rsidRPr="007A6110">
          <w:rPr>
            <w:rStyle w:val="Hyperlink"/>
            <w:sz w:val="20"/>
            <w:szCs w:val="20"/>
          </w:rPr>
          <w:t>.</w:t>
        </w:r>
      </w:hyperlink>
    </w:p>
    <w:p w:rsidR="0086698F" w:rsidRPr="007A6110" w:rsidRDefault="0086698F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4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8" w:history="1">
        <w:proofErr w:type="spellStart"/>
        <w:r w:rsidRPr="007A6110">
          <w:rPr>
            <w:rStyle w:val="Hyperlink"/>
            <w:sz w:val="20"/>
            <w:szCs w:val="20"/>
          </w:rPr>
          <w:t>Vázquez-Manrique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arina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ambo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olor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Sequedo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ark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Millá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PK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tiv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tect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ro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uron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ysfunc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ulnerabilit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ros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ematod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ula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u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el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'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ene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6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5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043-1058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86698F" w:rsidRPr="007A6110" w:rsidRDefault="0086698F" w:rsidP="007A6110">
      <w:pPr>
        <w:suppressAutoHyphens/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5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59" w:history="1">
        <w:r w:rsidRPr="007A6110">
          <w:rPr>
            <w:rStyle w:val="Hyperlink"/>
            <w:sz w:val="20"/>
            <w:szCs w:val="20"/>
          </w:rPr>
          <w:t>J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u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er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N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Re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ia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o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Metform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rotect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fro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oxicit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roug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ctiv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PK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odul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itochondrial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ynamics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Neuromolecular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ed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6</w:t>
        </w:r>
        <w:r w:rsidR="006B1F41" w:rsidRPr="007A6110">
          <w:rPr>
            <w:rStyle w:val="Hyperlink"/>
            <w:sz w:val="20"/>
            <w:szCs w:val="20"/>
          </w:rPr>
          <w:t>.</w:t>
        </w:r>
      </w:hyperlink>
    </w:p>
    <w:p w:rsidR="0086698F" w:rsidRPr="007A6110" w:rsidRDefault="0086698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46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60" w:history="1">
        <w:r w:rsidRPr="007A6110">
          <w:rPr>
            <w:rStyle w:val="Hyperlink"/>
            <w:sz w:val="20"/>
            <w:szCs w:val="20"/>
          </w:rPr>
          <w:t>Walt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lemen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L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üll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J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Fallier</w:t>
        </w:r>
        <w:proofErr w:type="spellEnd"/>
        <w:r w:rsidRPr="007A6110">
          <w:rPr>
            <w:rStyle w:val="Hyperlink"/>
            <w:sz w:val="20"/>
            <w:szCs w:val="20"/>
          </w:rPr>
          <w:t>-Becker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roikas</w:t>
        </w:r>
        <w:proofErr w:type="spellEnd"/>
        <w:r w:rsidRPr="007A6110">
          <w:rPr>
            <w:rStyle w:val="Hyperlink"/>
            <w:sz w:val="20"/>
            <w:szCs w:val="20"/>
          </w:rPr>
          <w:t>-Cezann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Ries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="006B1F41" w:rsidRPr="007A6110">
          <w:rPr>
            <w:rStyle w:val="Hyperlink"/>
            <w:sz w:val="20"/>
            <w:szCs w:val="20"/>
          </w:rPr>
          <w:t xml:space="preserve">et al. </w:t>
        </w:r>
        <w:r w:rsidRPr="007A6110">
          <w:rPr>
            <w:rStyle w:val="Hyperlink"/>
            <w:sz w:val="20"/>
            <w:szCs w:val="20"/>
          </w:rPr>
          <w:t>Activa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PK-induc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utophag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meliorat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ntingt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isea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athology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itro</w:t>
        </w:r>
        <w:r w:rsidR="006B1F41" w:rsidRPr="007A6110">
          <w:rPr>
            <w:rStyle w:val="Hyperlink"/>
            <w:sz w:val="20"/>
            <w:szCs w:val="20"/>
          </w:rPr>
          <w:t>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Neuropharmacology</w:t>
        </w:r>
        <w:proofErr w:type="spellEnd"/>
        <w:r w:rsidRPr="007A6110">
          <w:rPr>
            <w:rStyle w:val="Hyperlink"/>
            <w:sz w:val="20"/>
            <w:szCs w:val="20"/>
          </w:rPr>
          <w:t>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6;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08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4-38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1768A5" w:rsidRPr="007A6110" w:rsidRDefault="001768A5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47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61" w:history="1">
        <w:proofErr w:type="spellStart"/>
        <w:r w:rsidRPr="007A6110">
          <w:rPr>
            <w:rStyle w:val="Hyperlink"/>
            <w:bCs/>
            <w:sz w:val="20"/>
            <w:szCs w:val="20"/>
          </w:rPr>
          <w:t>Ji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rr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illiam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Loring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F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oma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A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A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hibi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mpar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enefici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transgenerationa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ffec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ic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i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ltere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N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isto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thylation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Nat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ca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ci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USA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5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12:</w:t>
        </w:r>
        <w:r w:rsidR="006B1F41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56-64</w:t>
        </w:r>
        <w:r w:rsidR="006B1F41" w:rsidRPr="007A6110">
          <w:rPr>
            <w:rStyle w:val="Hyperlink"/>
            <w:bCs/>
            <w:sz w:val="20"/>
            <w:szCs w:val="20"/>
          </w:rPr>
          <w:t>.</w:t>
        </w:r>
      </w:hyperlink>
    </w:p>
    <w:p w:rsidR="001768A5" w:rsidRPr="007A6110" w:rsidRDefault="001768A5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48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62" w:history="1">
        <w:proofErr w:type="spellStart"/>
        <w:r w:rsidRPr="007A6110">
          <w:rPr>
            <w:rStyle w:val="Hyperlink"/>
            <w:bCs/>
            <w:sz w:val="20"/>
            <w:szCs w:val="20"/>
          </w:rPr>
          <w:t>Jia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a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Y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rri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D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acqu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Gottesfeld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Rusch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JR,</w:t>
        </w:r>
        <w:r w:rsidR="006B1F41" w:rsidRPr="007A6110">
          <w:rPr>
            <w:rStyle w:val="Hyperlink"/>
            <w:bCs/>
            <w:sz w:val="20"/>
            <w:szCs w:val="20"/>
          </w:rPr>
          <w:t xml:space="preserve"> et al</w:t>
        </w:r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ffect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harmacologica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hibi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isto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Deacetylas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3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(HDAC3)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Disease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ic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PLo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e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6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11:</w:t>
        </w:r>
        <w:r w:rsidR="006B1F41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0152498</w:t>
        </w:r>
        <w:r w:rsidR="006B1F41" w:rsidRPr="007A6110">
          <w:rPr>
            <w:rStyle w:val="Hyperlink"/>
            <w:bCs/>
            <w:sz w:val="20"/>
            <w:szCs w:val="20"/>
          </w:rPr>
          <w:t>.</w:t>
        </w:r>
      </w:hyperlink>
    </w:p>
    <w:p w:rsidR="007A6110" w:rsidRDefault="001768A5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49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63" w:history="1">
        <w:r w:rsidRPr="007A6110">
          <w:rPr>
            <w:rStyle w:val="Hyperlink"/>
            <w:bCs/>
            <w:sz w:val="20"/>
            <w:szCs w:val="20"/>
          </w:rPr>
          <w:t>Moren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hrlic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E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Mobb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V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rotec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etar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stric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YAC128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u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l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gen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egulating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iston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cetylatio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TT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Neurobiol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6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85:</w:t>
        </w:r>
        <w:r w:rsidR="006B1F41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5-34.</w:t>
        </w:r>
        <w:proofErr w:type="gramEnd"/>
      </w:hyperlink>
    </w:p>
    <w:p w:rsidR="001768A5" w:rsidRPr="007A6110" w:rsidRDefault="001768A5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50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64" w:history="1">
        <w:r w:rsidRPr="007A6110">
          <w:rPr>
            <w:rStyle w:val="Hyperlink"/>
            <w:bCs/>
            <w:sz w:val="20"/>
            <w:szCs w:val="20"/>
          </w:rPr>
          <w:t>Thoma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A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volvement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AC1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AC3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athology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bCs/>
            <w:sz w:val="20"/>
            <w:szCs w:val="20"/>
          </w:rPr>
          <w:t>Polyglutamine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orders: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rapeuti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mplication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o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electiv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AC1/HDAC3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hibitors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Pharmaceutica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(Basel)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bCs/>
            <w:sz w:val="20"/>
            <w:szCs w:val="20"/>
          </w:rPr>
          <w:t>2014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7:</w:t>
        </w:r>
        <w:r w:rsidR="006B1F41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634-661</w:t>
        </w:r>
        <w:r w:rsidR="006B1F41" w:rsidRPr="007A6110">
          <w:rPr>
            <w:rStyle w:val="Hyperlink"/>
            <w:bCs/>
            <w:sz w:val="20"/>
            <w:szCs w:val="20"/>
          </w:rPr>
          <w:t>.</w:t>
        </w:r>
        <w:proofErr w:type="gramEnd"/>
      </w:hyperlink>
    </w:p>
    <w:p w:rsidR="001768A5" w:rsidRPr="007A6110" w:rsidRDefault="001768A5" w:rsidP="007A6110">
      <w:pPr>
        <w:spacing w:line="360" w:lineRule="auto"/>
        <w:jc w:val="both"/>
        <w:rPr>
          <w:bCs/>
          <w:sz w:val="20"/>
          <w:szCs w:val="20"/>
        </w:rPr>
      </w:pPr>
      <w:r w:rsidRPr="007A6110">
        <w:rPr>
          <w:bCs/>
          <w:sz w:val="20"/>
          <w:szCs w:val="20"/>
        </w:rPr>
        <w:t>STR51</w:t>
      </w:r>
      <w:r w:rsidR="00CD7F0B" w:rsidRPr="007A6110">
        <w:rPr>
          <w:bCs/>
          <w:sz w:val="20"/>
          <w:szCs w:val="20"/>
        </w:rPr>
        <w:t>.</w:t>
      </w:r>
      <w:r w:rsidR="0065753B" w:rsidRPr="007A6110">
        <w:rPr>
          <w:bCs/>
          <w:sz w:val="20"/>
          <w:szCs w:val="20"/>
        </w:rPr>
        <w:t xml:space="preserve"> </w:t>
      </w:r>
      <w:hyperlink r:id="rId65" w:history="1">
        <w:proofErr w:type="spellStart"/>
        <w:r w:rsidRPr="007A6110">
          <w:rPr>
            <w:rStyle w:val="Hyperlink"/>
            <w:bCs/>
            <w:sz w:val="20"/>
            <w:szCs w:val="20"/>
          </w:rPr>
          <w:t>Mielcarek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en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C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Frankl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A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mith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L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Woodma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B,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ark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A,</w:t>
        </w:r>
        <w:r w:rsidR="006B1F41" w:rsidRPr="007A6110">
          <w:rPr>
            <w:rStyle w:val="Hyperlink"/>
            <w:bCs/>
            <w:sz w:val="20"/>
            <w:szCs w:val="20"/>
          </w:rPr>
          <w:t xml:space="preserve"> et al</w:t>
        </w:r>
        <w:r w:rsidRPr="007A6110">
          <w:rPr>
            <w:rStyle w:val="Hyperlink"/>
            <w:bCs/>
            <w:sz w:val="20"/>
            <w:szCs w:val="20"/>
          </w:rPr>
          <w:t>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SAHA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ecreas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DAC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4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level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vivo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and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mprov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lecular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phenotype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in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th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R6/2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use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model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f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Huntington's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disease.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bCs/>
            <w:sz w:val="20"/>
            <w:szCs w:val="20"/>
          </w:rPr>
          <w:t>PLoS</w:t>
        </w:r>
        <w:proofErr w:type="spell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One.</w:t>
        </w:r>
        <w:proofErr w:type="gramEnd"/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2011;</w:t>
        </w:r>
        <w:r w:rsidR="0065753B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6:</w:t>
        </w:r>
        <w:r w:rsidR="006B1F41" w:rsidRPr="007A6110">
          <w:rPr>
            <w:rStyle w:val="Hyperlink"/>
            <w:bCs/>
            <w:sz w:val="20"/>
            <w:szCs w:val="20"/>
          </w:rPr>
          <w:t xml:space="preserve"> </w:t>
        </w:r>
        <w:r w:rsidRPr="007A6110">
          <w:rPr>
            <w:rStyle w:val="Hyperlink"/>
            <w:bCs/>
            <w:sz w:val="20"/>
            <w:szCs w:val="20"/>
          </w:rPr>
          <w:t>e27746</w:t>
        </w:r>
        <w:r w:rsidR="006B1F41" w:rsidRPr="007A6110">
          <w:rPr>
            <w:rStyle w:val="Hyperlink"/>
            <w:bCs/>
            <w:sz w:val="20"/>
            <w:szCs w:val="20"/>
          </w:rPr>
          <w:t>.</w:t>
        </w:r>
      </w:hyperlink>
    </w:p>
    <w:p w:rsidR="00D06D7F" w:rsidRPr="007A6110" w:rsidRDefault="00D06D7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lastRenderedPageBreak/>
        <w:t>STR52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66" w:history="1">
        <w:r w:rsidRPr="007A6110">
          <w:rPr>
            <w:rStyle w:val="Hyperlink"/>
            <w:sz w:val="20"/>
            <w:szCs w:val="20"/>
          </w:rPr>
          <w:t>Gagn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T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endergraff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Deleavey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F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wayz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E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Potier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P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andolp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J,</w:t>
        </w:r>
        <w:r w:rsidR="006B1F41" w:rsidRPr="007A6110">
          <w:rPr>
            <w:rStyle w:val="Hyperlink"/>
            <w:sz w:val="20"/>
            <w:szCs w:val="20"/>
          </w:rPr>
          <w:t xml:space="preserve"> et al</w:t>
        </w:r>
        <w:r w:rsidRPr="007A6110">
          <w:rPr>
            <w:rStyle w:val="Hyperlink"/>
            <w:sz w:val="20"/>
            <w:szCs w:val="20"/>
          </w:rPr>
          <w:t>.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lele-selectiv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hibit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xpressio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with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tisens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ligonucleotides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arget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the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xpande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A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epeat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Biochemistry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gramStart"/>
        <w:r w:rsidRPr="007A6110">
          <w:rPr>
            <w:rStyle w:val="Hyperlink"/>
            <w:sz w:val="20"/>
            <w:szCs w:val="20"/>
          </w:rPr>
          <w:t>2010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49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10166-10178</w:t>
        </w:r>
        <w:r w:rsidR="006B1F41" w:rsidRPr="007A6110">
          <w:rPr>
            <w:rStyle w:val="Hyperlink"/>
            <w:sz w:val="20"/>
            <w:szCs w:val="20"/>
          </w:rPr>
          <w:t>.</w:t>
        </w:r>
        <w:proofErr w:type="gramEnd"/>
      </w:hyperlink>
    </w:p>
    <w:p w:rsidR="00D06D7F" w:rsidRPr="007A6110" w:rsidRDefault="00D06D7F" w:rsidP="007A6110">
      <w:pPr>
        <w:spacing w:line="360" w:lineRule="auto"/>
        <w:jc w:val="both"/>
        <w:rPr>
          <w:sz w:val="20"/>
          <w:szCs w:val="20"/>
        </w:rPr>
      </w:pPr>
      <w:r w:rsidRPr="007A6110">
        <w:rPr>
          <w:sz w:val="20"/>
          <w:szCs w:val="20"/>
        </w:rPr>
        <w:t>STR53</w:t>
      </w:r>
      <w:r w:rsidR="00CD7F0B" w:rsidRPr="007A6110">
        <w:rPr>
          <w:sz w:val="20"/>
          <w:szCs w:val="20"/>
        </w:rPr>
        <w:t>.</w:t>
      </w:r>
      <w:r w:rsidR="0065753B" w:rsidRPr="007A6110">
        <w:rPr>
          <w:sz w:val="20"/>
          <w:szCs w:val="20"/>
        </w:rPr>
        <w:t xml:space="preserve"> </w:t>
      </w:r>
      <w:hyperlink r:id="rId67" w:history="1">
        <w:proofErr w:type="spellStart"/>
        <w:r w:rsidRPr="007A6110">
          <w:rPr>
            <w:rStyle w:val="Hyperlink"/>
            <w:sz w:val="20"/>
            <w:szCs w:val="20"/>
          </w:rPr>
          <w:t>Drouet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V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uiz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Zala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D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Feyeux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Aurega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G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Cambo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K,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.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llele-specific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ilencing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f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muta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proofErr w:type="spellStart"/>
        <w:r w:rsidRPr="007A6110">
          <w:rPr>
            <w:rStyle w:val="Hyperlink"/>
            <w:sz w:val="20"/>
            <w:szCs w:val="20"/>
          </w:rPr>
          <w:t>huntingtin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rodent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brai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and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human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stem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cells.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proofErr w:type="spellStart"/>
        <w:proofErr w:type="gramStart"/>
        <w:r w:rsidRPr="007A6110">
          <w:rPr>
            <w:rStyle w:val="Hyperlink"/>
            <w:sz w:val="20"/>
            <w:szCs w:val="20"/>
          </w:rPr>
          <w:t>PLoS</w:t>
        </w:r>
        <w:proofErr w:type="spell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One.</w:t>
        </w:r>
        <w:proofErr w:type="gramEnd"/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2014;</w:t>
        </w:r>
        <w:r w:rsidR="0065753B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9:</w:t>
        </w:r>
        <w:r w:rsidR="006B1F41" w:rsidRPr="007A6110">
          <w:rPr>
            <w:rStyle w:val="Hyperlink"/>
            <w:sz w:val="20"/>
            <w:szCs w:val="20"/>
          </w:rPr>
          <w:t xml:space="preserve"> </w:t>
        </w:r>
        <w:r w:rsidRPr="007A6110">
          <w:rPr>
            <w:rStyle w:val="Hyperlink"/>
            <w:sz w:val="20"/>
            <w:szCs w:val="20"/>
          </w:rPr>
          <w:t>e99341</w:t>
        </w:r>
        <w:r w:rsidR="006B1F41" w:rsidRPr="007A6110">
          <w:rPr>
            <w:rStyle w:val="Hyperlink"/>
            <w:sz w:val="20"/>
            <w:szCs w:val="20"/>
          </w:rPr>
          <w:t>.</w:t>
        </w:r>
      </w:hyperlink>
    </w:p>
    <w:p w:rsidR="001768A5" w:rsidRPr="009B4577" w:rsidRDefault="001768A5" w:rsidP="0086698F">
      <w:pPr>
        <w:rPr>
          <w:sz w:val="22"/>
          <w:szCs w:val="22"/>
        </w:rPr>
      </w:pPr>
    </w:p>
    <w:p w:rsidR="0086698F" w:rsidRPr="009B4577" w:rsidRDefault="0086698F" w:rsidP="0086698F">
      <w:pPr>
        <w:rPr>
          <w:sz w:val="22"/>
          <w:szCs w:val="22"/>
        </w:rPr>
      </w:pPr>
    </w:p>
    <w:p w:rsidR="0086698F" w:rsidRPr="009B4577" w:rsidRDefault="0086698F" w:rsidP="0086698F">
      <w:pPr>
        <w:rPr>
          <w:sz w:val="22"/>
          <w:szCs w:val="22"/>
        </w:rPr>
      </w:pPr>
    </w:p>
    <w:p w:rsidR="0086698F" w:rsidRPr="009B4577" w:rsidRDefault="0086698F" w:rsidP="00D94056">
      <w:pPr>
        <w:suppressAutoHyphens/>
        <w:rPr>
          <w:sz w:val="22"/>
          <w:szCs w:val="22"/>
        </w:rPr>
      </w:pPr>
    </w:p>
    <w:p w:rsidR="00D94056" w:rsidRPr="009B4577" w:rsidRDefault="00D94056" w:rsidP="00D30AB6">
      <w:pPr>
        <w:rPr>
          <w:sz w:val="22"/>
          <w:szCs w:val="22"/>
        </w:rPr>
      </w:pPr>
    </w:p>
    <w:p w:rsidR="00CB6288" w:rsidRPr="009B4577" w:rsidRDefault="00CB6288" w:rsidP="00D30AB6">
      <w:pPr>
        <w:rPr>
          <w:sz w:val="22"/>
          <w:szCs w:val="22"/>
        </w:rPr>
      </w:pPr>
    </w:p>
    <w:p w:rsidR="00CB6288" w:rsidRPr="009B4577" w:rsidRDefault="00CB6288" w:rsidP="00D30AB6">
      <w:pPr>
        <w:rPr>
          <w:sz w:val="22"/>
          <w:szCs w:val="22"/>
        </w:rPr>
      </w:pPr>
    </w:p>
    <w:sectPr w:rsidR="00CB6288" w:rsidRPr="009B4577" w:rsidSect="006245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D8151A"/>
    <w:multiLevelType w:val="hybridMultilevel"/>
    <w:tmpl w:val="5CFCB21E"/>
    <w:lvl w:ilvl="0" w:tplc="314806B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CE2FC0"/>
    <w:multiLevelType w:val="hybridMultilevel"/>
    <w:tmpl w:val="74A8D284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8186375"/>
    <w:multiLevelType w:val="hybridMultilevel"/>
    <w:tmpl w:val="F08E0012"/>
    <w:lvl w:ilvl="0" w:tplc="A4DE891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6"/>
  <w:proofState w:spelling="clean" w:grammar="clean"/>
  <w:defaultTabStop w:val="720"/>
  <w:characterSpacingControl w:val="doNotCompress"/>
  <w:compat/>
  <w:rsids>
    <w:rsidRoot w:val="00496C8A"/>
    <w:rsid w:val="0002303E"/>
    <w:rsid w:val="0003234E"/>
    <w:rsid w:val="000452DA"/>
    <w:rsid w:val="000459E1"/>
    <w:rsid w:val="00060081"/>
    <w:rsid w:val="00082AE8"/>
    <w:rsid w:val="000D028F"/>
    <w:rsid w:val="000E6CFB"/>
    <w:rsid w:val="000F626B"/>
    <w:rsid w:val="001003EE"/>
    <w:rsid w:val="00111037"/>
    <w:rsid w:val="0014702C"/>
    <w:rsid w:val="00155A7A"/>
    <w:rsid w:val="0016488C"/>
    <w:rsid w:val="00167398"/>
    <w:rsid w:val="00167FE7"/>
    <w:rsid w:val="001768A5"/>
    <w:rsid w:val="0018646B"/>
    <w:rsid w:val="001A3BE4"/>
    <w:rsid w:val="001A6D1D"/>
    <w:rsid w:val="001A775A"/>
    <w:rsid w:val="001B0891"/>
    <w:rsid w:val="001B2849"/>
    <w:rsid w:val="001C0C39"/>
    <w:rsid w:val="001C2223"/>
    <w:rsid w:val="001C2C90"/>
    <w:rsid w:val="001E2A2D"/>
    <w:rsid w:val="001E2E5B"/>
    <w:rsid w:val="00271E55"/>
    <w:rsid w:val="00275497"/>
    <w:rsid w:val="00277D6F"/>
    <w:rsid w:val="00281DE7"/>
    <w:rsid w:val="002910D2"/>
    <w:rsid w:val="00292171"/>
    <w:rsid w:val="002B1AA7"/>
    <w:rsid w:val="002B45E2"/>
    <w:rsid w:val="002D7200"/>
    <w:rsid w:val="002D7F9C"/>
    <w:rsid w:val="002E57A3"/>
    <w:rsid w:val="002F26FC"/>
    <w:rsid w:val="003332FD"/>
    <w:rsid w:val="003400A8"/>
    <w:rsid w:val="00344477"/>
    <w:rsid w:val="003626EE"/>
    <w:rsid w:val="003A1E89"/>
    <w:rsid w:val="003C0CEA"/>
    <w:rsid w:val="003C2098"/>
    <w:rsid w:val="003C521A"/>
    <w:rsid w:val="003C61B6"/>
    <w:rsid w:val="003D0138"/>
    <w:rsid w:val="003F1441"/>
    <w:rsid w:val="0040496D"/>
    <w:rsid w:val="0042237F"/>
    <w:rsid w:val="004406BD"/>
    <w:rsid w:val="00454373"/>
    <w:rsid w:val="00455B9C"/>
    <w:rsid w:val="00462D4A"/>
    <w:rsid w:val="00463D02"/>
    <w:rsid w:val="00473A10"/>
    <w:rsid w:val="00490789"/>
    <w:rsid w:val="00496C8A"/>
    <w:rsid w:val="004A19E1"/>
    <w:rsid w:val="004B6AC4"/>
    <w:rsid w:val="004B7915"/>
    <w:rsid w:val="004D5A38"/>
    <w:rsid w:val="004D6D01"/>
    <w:rsid w:val="004E46B7"/>
    <w:rsid w:val="00505E44"/>
    <w:rsid w:val="005654C7"/>
    <w:rsid w:val="005772DE"/>
    <w:rsid w:val="005C7436"/>
    <w:rsid w:val="005D0110"/>
    <w:rsid w:val="005E005C"/>
    <w:rsid w:val="005E50B2"/>
    <w:rsid w:val="005F10D6"/>
    <w:rsid w:val="00604AF0"/>
    <w:rsid w:val="0060612D"/>
    <w:rsid w:val="00607A59"/>
    <w:rsid w:val="00614AE3"/>
    <w:rsid w:val="0062452C"/>
    <w:rsid w:val="00645F61"/>
    <w:rsid w:val="0065753B"/>
    <w:rsid w:val="00676000"/>
    <w:rsid w:val="00685132"/>
    <w:rsid w:val="0068594D"/>
    <w:rsid w:val="00694A71"/>
    <w:rsid w:val="00697B09"/>
    <w:rsid w:val="006A5D34"/>
    <w:rsid w:val="006A7958"/>
    <w:rsid w:val="006A7E56"/>
    <w:rsid w:val="006B1F41"/>
    <w:rsid w:val="006F6832"/>
    <w:rsid w:val="00700889"/>
    <w:rsid w:val="00700993"/>
    <w:rsid w:val="00707246"/>
    <w:rsid w:val="0071051E"/>
    <w:rsid w:val="0072419A"/>
    <w:rsid w:val="00726D70"/>
    <w:rsid w:val="007319F7"/>
    <w:rsid w:val="00753526"/>
    <w:rsid w:val="00757033"/>
    <w:rsid w:val="007960AF"/>
    <w:rsid w:val="007A6110"/>
    <w:rsid w:val="0080301C"/>
    <w:rsid w:val="00822487"/>
    <w:rsid w:val="0084590B"/>
    <w:rsid w:val="0085140F"/>
    <w:rsid w:val="00855489"/>
    <w:rsid w:val="0086698F"/>
    <w:rsid w:val="00885225"/>
    <w:rsid w:val="00894C7F"/>
    <w:rsid w:val="008B0EE3"/>
    <w:rsid w:val="008B56F9"/>
    <w:rsid w:val="008C26A1"/>
    <w:rsid w:val="008E158F"/>
    <w:rsid w:val="008E2FF3"/>
    <w:rsid w:val="008E6079"/>
    <w:rsid w:val="008F2B3A"/>
    <w:rsid w:val="00916B77"/>
    <w:rsid w:val="009312AF"/>
    <w:rsid w:val="00942286"/>
    <w:rsid w:val="0095614B"/>
    <w:rsid w:val="0096283E"/>
    <w:rsid w:val="00967063"/>
    <w:rsid w:val="00975AD4"/>
    <w:rsid w:val="00977898"/>
    <w:rsid w:val="00985E3B"/>
    <w:rsid w:val="009A0D31"/>
    <w:rsid w:val="009A4172"/>
    <w:rsid w:val="009B4577"/>
    <w:rsid w:val="009E02D0"/>
    <w:rsid w:val="009E7AED"/>
    <w:rsid w:val="00A1355D"/>
    <w:rsid w:val="00A22B38"/>
    <w:rsid w:val="00A22FD8"/>
    <w:rsid w:val="00A72732"/>
    <w:rsid w:val="00A837B1"/>
    <w:rsid w:val="00A84F93"/>
    <w:rsid w:val="00A902EF"/>
    <w:rsid w:val="00A922BF"/>
    <w:rsid w:val="00AB6E36"/>
    <w:rsid w:val="00AD4362"/>
    <w:rsid w:val="00AD6E5B"/>
    <w:rsid w:val="00B24B57"/>
    <w:rsid w:val="00B268B2"/>
    <w:rsid w:val="00B33AA5"/>
    <w:rsid w:val="00B40AB4"/>
    <w:rsid w:val="00B42E4E"/>
    <w:rsid w:val="00B62961"/>
    <w:rsid w:val="00B65AB3"/>
    <w:rsid w:val="00B715F5"/>
    <w:rsid w:val="00B7628A"/>
    <w:rsid w:val="00B85A3F"/>
    <w:rsid w:val="00B97441"/>
    <w:rsid w:val="00BB41FA"/>
    <w:rsid w:val="00BB5293"/>
    <w:rsid w:val="00BC58CD"/>
    <w:rsid w:val="00BD5E13"/>
    <w:rsid w:val="00BF7DA4"/>
    <w:rsid w:val="00C129F9"/>
    <w:rsid w:val="00C53537"/>
    <w:rsid w:val="00C5713C"/>
    <w:rsid w:val="00C812C0"/>
    <w:rsid w:val="00C81DD6"/>
    <w:rsid w:val="00C857C9"/>
    <w:rsid w:val="00CA6A83"/>
    <w:rsid w:val="00CB0D7B"/>
    <w:rsid w:val="00CB6288"/>
    <w:rsid w:val="00CB67F4"/>
    <w:rsid w:val="00CD60E1"/>
    <w:rsid w:val="00CD7F0B"/>
    <w:rsid w:val="00CE1556"/>
    <w:rsid w:val="00D036AF"/>
    <w:rsid w:val="00D04354"/>
    <w:rsid w:val="00D06D7F"/>
    <w:rsid w:val="00D13993"/>
    <w:rsid w:val="00D25B85"/>
    <w:rsid w:val="00D30AB6"/>
    <w:rsid w:val="00D55F93"/>
    <w:rsid w:val="00D5780B"/>
    <w:rsid w:val="00D57B05"/>
    <w:rsid w:val="00D60ADD"/>
    <w:rsid w:val="00D825F2"/>
    <w:rsid w:val="00D90CB1"/>
    <w:rsid w:val="00D94056"/>
    <w:rsid w:val="00D97CDD"/>
    <w:rsid w:val="00DB6AF9"/>
    <w:rsid w:val="00DC10BB"/>
    <w:rsid w:val="00DC7880"/>
    <w:rsid w:val="00DD7FB5"/>
    <w:rsid w:val="00DE1299"/>
    <w:rsid w:val="00DE4363"/>
    <w:rsid w:val="00E2039F"/>
    <w:rsid w:val="00E2040C"/>
    <w:rsid w:val="00E36326"/>
    <w:rsid w:val="00E419B2"/>
    <w:rsid w:val="00E466B8"/>
    <w:rsid w:val="00E536B5"/>
    <w:rsid w:val="00EA3084"/>
    <w:rsid w:val="00EA5333"/>
    <w:rsid w:val="00EB2714"/>
    <w:rsid w:val="00EB7473"/>
    <w:rsid w:val="00EB7AEB"/>
    <w:rsid w:val="00EC552B"/>
    <w:rsid w:val="00EF121F"/>
    <w:rsid w:val="00F349A6"/>
    <w:rsid w:val="00F35E19"/>
    <w:rsid w:val="00F36718"/>
    <w:rsid w:val="00F41AA5"/>
    <w:rsid w:val="00F43BD3"/>
    <w:rsid w:val="00F51241"/>
    <w:rsid w:val="00F51FEF"/>
    <w:rsid w:val="00F57AEC"/>
    <w:rsid w:val="00F76B0C"/>
    <w:rsid w:val="00FA1C7E"/>
    <w:rsid w:val="00FB147F"/>
    <w:rsid w:val="00FD65A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6C8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96C8A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uiPriority w:val="99"/>
    <w:unhideWhenUsed/>
    <w:rsid w:val="00496C8A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496C8A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4E46B7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281DE7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7E5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E56"/>
    <w:rPr>
      <w:rFonts w:ascii="Tahoma" w:eastAsia="Times New Roman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51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42904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5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0274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062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23798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79348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10280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0655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2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genome.jp/kegg/pathway.html" TargetMode="External"/><Relationship Id="rId18" Type="http://schemas.openxmlformats.org/officeDocument/2006/relationships/hyperlink" Target="https://www.ncbi.nlm.nih.gov/pubmed/25848931" TargetMode="External"/><Relationship Id="rId26" Type="http://schemas.openxmlformats.org/officeDocument/2006/relationships/hyperlink" Target="https://www.ncbi.nlm.nih.gov/pubmed/16914060" TargetMode="External"/><Relationship Id="rId39" Type="http://schemas.openxmlformats.org/officeDocument/2006/relationships/hyperlink" Target="https://www.ncbi.nlm.nih.gov/pubmed/24946181" TargetMode="External"/><Relationship Id="rId21" Type="http://schemas.openxmlformats.org/officeDocument/2006/relationships/hyperlink" Target="https://www.ncbi.nlm.nih.gov/pubmed/22274789" TargetMode="External"/><Relationship Id="rId34" Type="http://schemas.openxmlformats.org/officeDocument/2006/relationships/hyperlink" Target="https://www.ncbi.nlm.nih.gov/pubmed/16417581" TargetMode="External"/><Relationship Id="rId42" Type="http://schemas.openxmlformats.org/officeDocument/2006/relationships/hyperlink" Target="https://www.ncbi.nlm.nih.gov/pubmed/25535386" TargetMode="External"/><Relationship Id="rId47" Type="http://schemas.openxmlformats.org/officeDocument/2006/relationships/hyperlink" Target="http://stm.sciencemag.org/content/6/268/268ra178" TargetMode="External"/><Relationship Id="rId50" Type="http://schemas.openxmlformats.org/officeDocument/2006/relationships/hyperlink" Target="https://www.ncbi.nlm.nih.gov/pubmed/22590724" TargetMode="External"/><Relationship Id="rId55" Type="http://schemas.openxmlformats.org/officeDocument/2006/relationships/hyperlink" Target="https://www.ncbi.nlm.nih.gov/pubmed/26825854" TargetMode="External"/><Relationship Id="rId63" Type="http://schemas.openxmlformats.org/officeDocument/2006/relationships/hyperlink" Target="https://www.ncbi.nlm.nih.gov/pubmed/26485309" TargetMode="External"/><Relationship Id="rId68" Type="http://schemas.openxmlformats.org/officeDocument/2006/relationships/fontTable" Target="fontTable.xml"/><Relationship Id="rId7" Type="http://schemas.openxmlformats.org/officeDocument/2006/relationships/hyperlink" Target="http://www.proteinatlas.org/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24705354" TargetMode="External"/><Relationship Id="rId29" Type="http://schemas.openxmlformats.org/officeDocument/2006/relationships/hyperlink" Target="https://www.ncbi.nlm.nih.gov/pubmed/22387017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GeneFriends.org" TargetMode="External"/><Relationship Id="rId11" Type="http://schemas.openxmlformats.org/officeDocument/2006/relationships/hyperlink" Target="http://www.GeneFriends.org" TargetMode="External"/><Relationship Id="rId24" Type="http://schemas.openxmlformats.org/officeDocument/2006/relationships/hyperlink" Target="https://www.ncbi.nlm.nih.gov/pmc/articles/PMC2597910/" TargetMode="External"/><Relationship Id="rId32" Type="http://schemas.openxmlformats.org/officeDocument/2006/relationships/hyperlink" Target="https://www.ncbi.nlm.nih.gov/pubmed/10804212" TargetMode="External"/><Relationship Id="rId37" Type="http://schemas.openxmlformats.org/officeDocument/2006/relationships/hyperlink" Target="https://www.ncbi.nlm.nih.gov/pubmed/24377263" TargetMode="External"/><Relationship Id="rId40" Type="http://schemas.openxmlformats.org/officeDocument/2006/relationships/hyperlink" Target="https://www.ncbi.nlm.nih.gov/pubmed/25180603" TargetMode="External"/><Relationship Id="rId45" Type="http://schemas.openxmlformats.org/officeDocument/2006/relationships/hyperlink" Target="https://www.ncbi.nlm.nih.gov/pubmed/24951540" TargetMode="External"/><Relationship Id="rId53" Type="http://schemas.openxmlformats.org/officeDocument/2006/relationships/hyperlink" Target="https://www.ncbi.nlm.nih.gov/pubmed/26425390" TargetMode="External"/><Relationship Id="rId58" Type="http://schemas.openxmlformats.org/officeDocument/2006/relationships/hyperlink" Target="https://www.ncbi.nlm.nih.gov/pubmed/26681807" TargetMode="External"/><Relationship Id="rId66" Type="http://schemas.openxmlformats.org/officeDocument/2006/relationships/hyperlink" Target="https://www.ncbi.nlm.nih.gov/pubmed/21028906" TargetMode="External"/><Relationship Id="rId5" Type="http://schemas.openxmlformats.org/officeDocument/2006/relationships/hyperlink" Target="http://coxpresdb.jp" TargetMode="External"/><Relationship Id="rId15" Type="http://schemas.openxmlformats.org/officeDocument/2006/relationships/hyperlink" Target="https://www.ncbi.nlm.nih.gov/pubmed/17947297" TargetMode="External"/><Relationship Id="rId23" Type="http://schemas.openxmlformats.org/officeDocument/2006/relationships/hyperlink" Target="https://www.ncbi.nlm.nih.gov/pubmed/23732677" TargetMode="External"/><Relationship Id="rId28" Type="http://schemas.openxmlformats.org/officeDocument/2006/relationships/hyperlink" Target="https://www.ncbi.nlm.nih.gov/pubmed/12900792" TargetMode="External"/><Relationship Id="rId36" Type="http://schemas.openxmlformats.org/officeDocument/2006/relationships/hyperlink" Target="https://www.ncbi.nlm.nih.gov/pubmed/11709539" TargetMode="External"/><Relationship Id="rId49" Type="http://schemas.openxmlformats.org/officeDocument/2006/relationships/hyperlink" Target="https://www.ncbi.nlm.nih.gov/pubmed/25305080" TargetMode="External"/><Relationship Id="rId57" Type="http://schemas.openxmlformats.org/officeDocument/2006/relationships/hyperlink" Target="https://www.ncbi.nlm.nih.gov/pubmed/24946181" TargetMode="External"/><Relationship Id="rId61" Type="http://schemas.openxmlformats.org/officeDocument/2006/relationships/hyperlink" Target="https://www.ncbi.nlm.nih.gov/pubmed/25535382" TargetMode="External"/><Relationship Id="rId10" Type="http://schemas.openxmlformats.org/officeDocument/2006/relationships/hyperlink" Target="http://coxpresdb.jp" TargetMode="External"/><Relationship Id="rId19" Type="http://schemas.openxmlformats.org/officeDocument/2006/relationships/hyperlink" Target="https://www.ncbi.nlm.nih.gov/pubmed/24705917" TargetMode="External"/><Relationship Id="rId31" Type="http://schemas.openxmlformats.org/officeDocument/2006/relationships/hyperlink" Target="https://www.ncbi.nlm.nih.gov/pubmed/25645993" TargetMode="External"/><Relationship Id="rId44" Type="http://schemas.openxmlformats.org/officeDocument/2006/relationships/hyperlink" Target="https://www.ncbi.nlm.nih.gov/pubmed/24706802" TargetMode="External"/><Relationship Id="rId52" Type="http://schemas.openxmlformats.org/officeDocument/2006/relationships/hyperlink" Target="https://www.ncbi.nlm.nih.gov/pubmed/24366610" TargetMode="External"/><Relationship Id="rId60" Type="http://schemas.openxmlformats.org/officeDocument/2006/relationships/hyperlink" Target="http://www.sciencedirect.com/science/article/pii/S0028390816301812" TargetMode="External"/><Relationship Id="rId65" Type="http://schemas.openxmlformats.org/officeDocument/2006/relationships/hyperlink" Target="https://www.ncbi.nlm.nih.gov/pubmed/2214046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asia.ensembl.org/biomart/martview/" TargetMode="External"/><Relationship Id="rId14" Type="http://schemas.openxmlformats.org/officeDocument/2006/relationships/hyperlink" Target="http://www.hdresearchcrossroads.org/" TargetMode="External"/><Relationship Id="rId22" Type="http://schemas.openxmlformats.org/officeDocument/2006/relationships/hyperlink" Target="https://www.ncbi.nlm.nih.gov/pmc/articles/PMC4309878/" TargetMode="External"/><Relationship Id="rId27" Type="http://schemas.openxmlformats.org/officeDocument/2006/relationships/hyperlink" Target="https://www.ncbi.nlm.nih.gov/pubmed/15029481" TargetMode="External"/><Relationship Id="rId30" Type="http://schemas.openxmlformats.org/officeDocument/2006/relationships/hyperlink" Target="https://www.ncbi.nlm.nih.gov/pubmed/26081309" TargetMode="External"/><Relationship Id="rId35" Type="http://schemas.openxmlformats.org/officeDocument/2006/relationships/hyperlink" Target="https://www.ncbi.nlm.nih.gov/pubmed/11200958" TargetMode="External"/><Relationship Id="rId43" Type="http://schemas.openxmlformats.org/officeDocument/2006/relationships/hyperlink" Target="https://www.ncbi.nlm.nih.gov/pubmed/25027318" TargetMode="External"/><Relationship Id="rId48" Type="http://schemas.openxmlformats.org/officeDocument/2006/relationships/hyperlink" Target="https://www.ncbi.nlm.nih.gov/pubmed/25686248" TargetMode="External"/><Relationship Id="rId56" Type="http://schemas.openxmlformats.org/officeDocument/2006/relationships/hyperlink" Target="https://www.ncbi.nlm.nih.gov/pubmed/25398695" TargetMode="External"/><Relationship Id="rId64" Type="http://schemas.openxmlformats.org/officeDocument/2006/relationships/hyperlink" Target="https://www.ncbi.nlm.nih.gov/pubmed/24865773" TargetMode="External"/><Relationship Id="rId69" Type="http://schemas.openxmlformats.org/officeDocument/2006/relationships/theme" Target="theme/theme1.xml"/><Relationship Id="rId8" Type="http://schemas.openxmlformats.org/officeDocument/2006/relationships/hyperlink" Target="http://genecodis.dacya.ucm.es/" TargetMode="External"/><Relationship Id="rId51" Type="http://schemas.openxmlformats.org/officeDocument/2006/relationships/hyperlink" Target="http://www.nature.com/nrd/journal/v8/n1/full/nrd2784.html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ensembl.org/biomart/martview/3a7414d2ce1af7d18191aa71e329251b" TargetMode="External"/><Relationship Id="rId17" Type="http://schemas.openxmlformats.org/officeDocument/2006/relationships/hyperlink" Target="https://www.ncbi.nlm.nih.gov/pubmed/12122205" TargetMode="External"/><Relationship Id="rId25" Type="http://schemas.openxmlformats.org/officeDocument/2006/relationships/hyperlink" Target="https://www.ncbi.nlm.nih.gov/pubmed/18481795" TargetMode="External"/><Relationship Id="rId33" Type="http://schemas.openxmlformats.org/officeDocument/2006/relationships/hyperlink" Target="https://www.ncbi.nlm.nih.gov/pubmed/11133364" TargetMode="External"/><Relationship Id="rId38" Type="http://schemas.openxmlformats.org/officeDocument/2006/relationships/hyperlink" Target="https://www.ncbi.nlm.nih.gov/pubmed/22772050" TargetMode="External"/><Relationship Id="rId46" Type="http://schemas.openxmlformats.org/officeDocument/2006/relationships/hyperlink" Target="https://www.ncbi.nlm.nih.gov/pubmed/24412373" TargetMode="External"/><Relationship Id="rId59" Type="http://schemas.openxmlformats.org/officeDocument/2006/relationships/hyperlink" Target="https://www.ncbi.nlm.nih.gov/pubmed/27225841" TargetMode="External"/><Relationship Id="rId67" Type="http://schemas.openxmlformats.org/officeDocument/2006/relationships/hyperlink" Target="https://www.ncbi.nlm.nih.gov/pmc/articles/PMC4057216/" TargetMode="External"/><Relationship Id="rId20" Type="http://schemas.openxmlformats.org/officeDocument/2006/relationships/hyperlink" Target="https://www.ncbi.nlm.nih.gov/pubmed/20629137" TargetMode="External"/><Relationship Id="rId41" Type="http://schemas.openxmlformats.org/officeDocument/2006/relationships/hyperlink" Target="https://www.ncbi.nlm.nih.gov/pubmed/24991961" TargetMode="External"/><Relationship Id="rId54" Type="http://schemas.openxmlformats.org/officeDocument/2006/relationships/hyperlink" Target="https://www.ncbi.nlm.nih.gov/pubmed/25773746" TargetMode="External"/><Relationship Id="rId62" Type="http://schemas.openxmlformats.org/officeDocument/2006/relationships/hyperlink" Target="https://www.ncbi.nlm.nih.gov/pubmed/2703133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</TotalTime>
  <Pages>14</Pages>
  <Words>8353</Words>
  <Characters>47617</Characters>
  <Application>Microsoft Office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58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tai</dc:creator>
  <cp:lastModifiedBy>Radhika</cp:lastModifiedBy>
  <cp:revision>16</cp:revision>
  <cp:lastPrinted>2016-06-01T14:07:00Z</cp:lastPrinted>
  <dcterms:created xsi:type="dcterms:W3CDTF">2016-08-24T05:29:00Z</dcterms:created>
  <dcterms:modified xsi:type="dcterms:W3CDTF">2016-11-22T06:16:00Z</dcterms:modified>
</cp:coreProperties>
</file>